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23BD" w:rsidRDefault="007A23BD" w:rsidP="007A23BD">
      <w:pPr>
        <w:jc w:val="center"/>
        <w:rPr>
          <w:rFonts w:ascii="Arial" w:hAnsi="Arial" w:cs="Arial"/>
          <w:sz w:val="28"/>
          <w:szCs w:val="28"/>
        </w:rPr>
      </w:pPr>
      <w:bookmarkStart w:id="0" w:name="_GoBack"/>
      <w:bookmarkEnd w:id="0"/>
    </w:p>
    <w:p w:rsidR="00974E68" w:rsidRDefault="00974E68" w:rsidP="007A23BD">
      <w:pPr>
        <w:jc w:val="center"/>
        <w:rPr>
          <w:rFonts w:ascii="Arial" w:hAnsi="Arial" w:cs="Arial"/>
          <w:sz w:val="28"/>
          <w:szCs w:val="28"/>
        </w:rPr>
      </w:pPr>
    </w:p>
    <w:p w:rsidR="007A23BD" w:rsidRDefault="007A23BD" w:rsidP="007A23BD">
      <w:pPr>
        <w:jc w:val="center"/>
        <w:rPr>
          <w:rFonts w:ascii="Arial" w:hAnsi="Arial" w:cs="Arial"/>
          <w:sz w:val="28"/>
          <w:szCs w:val="28"/>
        </w:rPr>
      </w:pPr>
    </w:p>
    <w:p w:rsidR="007A23BD" w:rsidRDefault="007A23BD" w:rsidP="007A23BD">
      <w:pPr>
        <w:jc w:val="center"/>
        <w:rPr>
          <w:rFonts w:ascii="Arial" w:hAnsi="Arial" w:cs="Arial"/>
          <w:sz w:val="28"/>
          <w:szCs w:val="28"/>
        </w:rPr>
      </w:pPr>
    </w:p>
    <w:p w:rsidR="007A23BD" w:rsidRDefault="007A23BD" w:rsidP="007A23BD">
      <w:pPr>
        <w:jc w:val="center"/>
        <w:rPr>
          <w:rFonts w:ascii="Arial" w:hAnsi="Arial" w:cs="Arial"/>
          <w:sz w:val="28"/>
          <w:szCs w:val="28"/>
        </w:rPr>
      </w:pPr>
    </w:p>
    <w:p w:rsidR="007A23BD" w:rsidRPr="004E16FB" w:rsidRDefault="007A23BD" w:rsidP="007A23BD">
      <w:pPr>
        <w:jc w:val="center"/>
        <w:rPr>
          <w:b/>
          <w:sz w:val="28"/>
          <w:szCs w:val="28"/>
        </w:rPr>
      </w:pPr>
    </w:p>
    <w:p w:rsidR="007A23BD" w:rsidRPr="004E16FB" w:rsidRDefault="007A23BD" w:rsidP="007A23BD">
      <w:pPr>
        <w:jc w:val="center"/>
        <w:rPr>
          <w:b/>
          <w:sz w:val="28"/>
          <w:szCs w:val="28"/>
        </w:rPr>
      </w:pPr>
      <w:r w:rsidRPr="004E16FB">
        <w:rPr>
          <w:b/>
          <w:sz w:val="28"/>
          <w:szCs w:val="28"/>
        </w:rPr>
        <w:t>SUPPORTING STATEMENT</w:t>
      </w:r>
    </w:p>
    <w:p w:rsidR="00FC633E" w:rsidRPr="004E16FB" w:rsidRDefault="00FC633E" w:rsidP="005453AD">
      <w:pPr>
        <w:jc w:val="center"/>
        <w:rPr>
          <w:b/>
          <w:sz w:val="28"/>
          <w:szCs w:val="28"/>
        </w:rPr>
      </w:pPr>
    </w:p>
    <w:p w:rsidR="005453AD" w:rsidRPr="004E16FB" w:rsidRDefault="005453AD" w:rsidP="005453AD">
      <w:pPr>
        <w:jc w:val="center"/>
        <w:rPr>
          <w:b/>
          <w:sz w:val="28"/>
          <w:szCs w:val="28"/>
        </w:rPr>
      </w:pPr>
      <w:r w:rsidRPr="004E16FB">
        <w:rPr>
          <w:b/>
          <w:sz w:val="28"/>
          <w:szCs w:val="28"/>
        </w:rPr>
        <w:t>Part B</w:t>
      </w: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015725" w:rsidRPr="004E16FB" w:rsidRDefault="00015725" w:rsidP="00015725">
      <w:pPr>
        <w:jc w:val="center"/>
        <w:rPr>
          <w:i/>
          <w:sz w:val="28"/>
          <w:szCs w:val="28"/>
        </w:rPr>
      </w:pPr>
    </w:p>
    <w:p w:rsidR="00C546AC" w:rsidRPr="00652996" w:rsidRDefault="00C546AC" w:rsidP="00C546AC">
      <w:pPr>
        <w:jc w:val="center"/>
        <w:rPr>
          <w:i/>
          <w:sz w:val="28"/>
          <w:szCs w:val="28"/>
        </w:rPr>
      </w:pPr>
      <w:r w:rsidRPr="00652996">
        <w:rPr>
          <w:i/>
          <w:sz w:val="28"/>
          <w:szCs w:val="28"/>
        </w:rPr>
        <w:t>Applying Novel Methods to Better Understand the Relationship between Health IT and Ambulatory Care Workflow Redesign</w:t>
      </w: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540405" w:rsidRPr="004E2B3F" w:rsidRDefault="0000526D" w:rsidP="00540405">
      <w:pPr>
        <w:jc w:val="center"/>
        <w:rPr>
          <w:b/>
          <w:sz w:val="28"/>
          <w:szCs w:val="28"/>
        </w:rPr>
      </w:pPr>
      <w:r>
        <w:rPr>
          <w:b/>
          <w:sz w:val="28"/>
          <w:szCs w:val="28"/>
        </w:rPr>
        <w:t>March 6</w:t>
      </w:r>
      <w:r w:rsidR="001C017E" w:rsidRPr="00C96B63">
        <w:rPr>
          <w:b/>
          <w:sz w:val="28"/>
          <w:szCs w:val="28"/>
          <w:vertAlign w:val="superscript"/>
        </w:rPr>
        <w:t>th</w:t>
      </w:r>
      <w:r w:rsidR="00540405" w:rsidRPr="004E2B3F">
        <w:rPr>
          <w:b/>
          <w:sz w:val="28"/>
          <w:szCs w:val="28"/>
        </w:rPr>
        <w:t xml:space="preserve">, </w:t>
      </w:r>
      <w:r w:rsidR="00C546AC" w:rsidRPr="004E2B3F">
        <w:rPr>
          <w:b/>
          <w:sz w:val="28"/>
          <w:szCs w:val="28"/>
        </w:rPr>
        <w:t>201</w:t>
      </w:r>
      <w:r w:rsidR="00C546AC">
        <w:rPr>
          <w:b/>
          <w:sz w:val="28"/>
          <w:szCs w:val="28"/>
        </w:rPr>
        <w:t>3</w:t>
      </w:r>
    </w:p>
    <w:p w:rsidR="00015725" w:rsidRPr="00E93FE2" w:rsidRDefault="00015725" w:rsidP="00015725">
      <w:pPr>
        <w:jc w:val="center"/>
        <w:rPr>
          <w:rFonts w:ascii="Arial" w:hAnsi="Arial" w:cs="Arial"/>
          <w:i/>
        </w:rPr>
      </w:pP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015725" w:rsidRPr="00E93FE2" w:rsidRDefault="00015725" w:rsidP="00015725">
      <w:pPr>
        <w:jc w:val="center"/>
        <w:rPr>
          <w:rFonts w:ascii="Arial" w:hAnsi="Arial" w:cs="Arial"/>
        </w:rPr>
      </w:pPr>
    </w:p>
    <w:p w:rsidR="005453AD" w:rsidRPr="00204D33" w:rsidRDefault="003F7C02" w:rsidP="005453AD">
      <w:pPr>
        <w:jc w:val="center"/>
        <w:rPr>
          <w:sz w:val="28"/>
          <w:szCs w:val="28"/>
        </w:rPr>
      </w:pPr>
      <w:r w:rsidRPr="00204D33">
        <w:rPr>
          <w:sz w:val="28"/>
          <w:szCs w:val="28"/>
        </w:rPr>
        <w:t>Agency for Healthcare Research and Quality (AHRQ)</w:t>
      </w:r>
    </w:p>
    <w:p w:rsidR="005453AD" w:rsidRPr="00E93FE2" w:rsidRDefault="005453AD" w:rsidP="005453AD">
      <w:pPr>
        <w:rPr>
          <w:rFonts w:ascii="Arial" w:hAnsi="Arial" w:cs="Arial"/>
        </w:rPr>
      </w:pPr>
    </w:p>
    <w:p w:rsidR="005453AD" w:rsidRPr="00E93FE2" w:rsidRDefault="005453AD" w:rsidP="005453AD">
      <w:pPr>
        <w:rPr>
          <w:rFonts w:ascii="Arial" w:hAnsi="Arial" w:cs="Arial"/>
        </w:rPr>
      </w:pPr>
    </w:p>
    <w:p w:rsidR="00917ABF" w:rsidRPr="00E93FE2" w:rsidRDefault="00917ABF">
      <w:pPr>
        <w:rPr>
          <w:rFonts w:ascii="Arial" w:hAnsi="Arial" w:cs="Arial"/>
        </w:rPr>
      </w:pPr>
      <w:r w:rsidRPr="00E93FE2">
        <w:rPr>
          <w:rFonts w:ascii="Arial" w:hAnsi="Arial" w:cs="Arial"/>
        </w:rPr>
        <w:br w:type="page"/>
      </w:r>
    </w:p>
    <w:p w:rsidR="005453AD" w:rsidRPr="004E16FB" w:rsidRDefault="005453AD" w:rsidP="004E16FB">
      <w:pPr>
        <w:jc w:val="center"/>
        <w:rPr>
          <w:b/>
        </w:rPr>
      </w:pPr>
      <w:r w:rsidRPr="004E16FB">
        <w:rPr>
          <w:b/>
        </w:rPr>
        <w:lastRenderedPageBreak/>
        <w:t>Table of contents</w:t>
      </w:r>
    </w:p>
    <w:p w:rsidR="005453AD" w:rsidRPr="004E16FB" w:rsidRDefault="005453AD" w:rsidP="00FC633E"/>
    <w:p w:rsidR="001A7A9B" w:rsidRDefault="00E76CBB">
      <w:pPr>
        <w:pStyle w:val="TOC1"/>
        <w:tabs>
          <w:tab w:val="right" w:leader="dot" w:pos="8630"/>
        </w:tabs>
        <w:rPr>
          <w:rFonts w:asciiTheme="minorHAnsi" w:eastAsiaTheme="minorEastAsia" w:hAnsiTheme="minorHAnsi" w:cstheme="minorBidi"/>
          <w:noProof/>
          <w:sz w:val="22"/>
          <w:szCs w:val="22"/>
        </w:rPr>
      </w:pPr>
      <w:r>
        <w:fldChar w:fldCharType="begin"/>
      </w:r>
      <w:r w:rsidR="001A7A9B">
        <w:instrText xml:space="preserve"> TOC \o "1-3" \h \z \u </w:instrText>
      </w:r>
      <w:r>
        <w:fldChar w:fldCharType="separate"/>
      </w:r>
      <w:hyperlink w:anchor="_Toc336596839" w:history="1">
        <w:r w:rsidR="001A7A9B" w:rsidRPr="003E37B2">
          <w:rPr>
            <w:rStyle w:val="Hyperlink"/>
            <w:noProof/>
          </w:rPr>
          <w:t>B. Collections of Information Employing Statistical Methods</w:t>
        </w:r>
        <w:r w:rsidR="001A7A9B">
          <w:rPr>
            <w:noProof/>
            <w:webHidden/>
          </w:rPr>
          <w:tab/>
        </w:r>
        <w:r>
          <w:rPr>
            <w:noProof/>
            <w:webHidden/>
          </w:rPr>
          <w:fldChar w:fldCharType="begin"/>
        </w:r>
        <w:r w:rsidR="001A7A9B">
          <w:rPr>
            <w:noProof/>
            <w:webHidden/>
          </w:rPr>
          <w:instrText xml:space="preserve"> PAGEREF _Toc336596839 \h </w:instrText>
        </w:r>
        <w:r>
          <w:rPr>
            <w:noProof/>
            <w:webHidden/>
          </w:rPr>
        </w:r>
        <w:r>
          <w:rPr>
            <w:noProof/>
            <w:webHidden/>
          </w:rPr>
          <w:fldChar w:fldCharType="separate"/>
        </w:r>
        <w:r w:rsidR="001A7A9B">
          <w:rPr>
            <w:noProof/>
            <w:webHidden/>
          </w:rPr>
          <w:t>3</w:t>
        </w:r>
        <w:r>
          <w:rPr>
            <w:noProof/>
            <w:webHidden/>
          </w:rPr>
          <w:fldChar w:fldCharType="end"/>
        </w:r>
      </w:hyperlink>
    </w:p>
    <w:p w:rsidR="001A7A9B" w:rsidRDefault="00E23CBF">
      <w:pPr>
        <w:pStyle w:val="TOC2"/>
        <w:tabs>
          <w:tab w:val="right" w:leader="dot" w:pos="8630"/>
        </w:tabs>
        <w:rPr>
          <w:rFonts w:asciiTheme="minorHAnsi" w:eastAsiaTheme="minorEastAsia" w:hAnsiTheme="minorHAnsi" w:cstheme="minorBidi"/>
          <w:noProof/>
          <w:sz w:val="22"/>
          <w:szCs w:val="22"/>
        </w:rPr>
      </w:pPr>
      <w:hyperlink w:anchor="_Toc336596840" w:history="1">
        <w:r w:rsidR="001A7A9B" w:rsidRPr="003E37B2">
          <w:rPr>
            <w:rStyle w:val="Hyperlink"/>
            <w:noProof/>
          </w:rPr>
          <w:t>1. Respondent universe and sampling methods</w:t>
        </w:r>
        <w:r w:rsidR="001A7A9B">
          <w:rPr>
            <w:noProof/>
            <w:webHidden/>
          </w:rPr>
          <w:tab/>
        </w:r>
        <w:r w:rsidR="00E76CBB">
          <w:rPr>
            <w:noProof/>
            <w:webHidden/>
          </w:rPr>
          <w:fldChar w:fldCharType="begin"/>
        </w:r>
        <w:r w:rsidR="001A7A9B">
          <w:rPr>
            <w:noProof/>
            <w:webHidden/>
          </w:rPr>
          <w:instrText xml:space="preserve"> PAGEREF _Toc336596840 \h </w:instrText>
        </w:r>
        <w:r w:rsidR="00E76CBB">
          <w:rPr>
            <w:noProof/>
            <w:webHidden/>
          </w:rPr>
        </w:r>
        <w:r w:rsidR="00E76CBB">
          <w:rPr>
            <w:noProof/>
            <w:webHidden/>
          </w:rPr>
          <w:fldChar w:fldCharType="separate"/>
        </w:r>
        <w:r w:rsidR="001A7A9B">
          <w:rPr>
            <w:noProof/>
            <w:webHidden/>
          </w:rPr>
          <w:t>3</w:t>
        </w:r>
        <w:r w:rsidR="00E76CBB">
          <w:rPr>
            <w:noProof/>
            <w:webHidden/>
          </w:rPr>
          <w:fldChar w:fldCharType="end"/>
        </w:r>
      </w:hyperlink>
    </w:p>
    <w:p w:rsidR="001A7A9B" w:rsidRDefault="00E23CBF">
      <w:pPr>
        <w:pStyle w:val="TOC2"/>
        <w:tabs>
          <w:tab w:val="right" w:leader="dot" w:pos="8630"/>
        </w:tabs>
        <w:rPr>
          <w:rFonts w:asciiTheme="minorHAnsi" w:eastAsiaTheme="minorEastAsia" w:hAnsiTheme="minorHAnsi" w:cstheme="minorBidi"/>
          <w:noProof/>
          <w:sz w:val="22"/>
          <w:szCs w:val="22"/>
        </w:rPr>
      </w:pPr>
      <w:hyperlink w:anchor="_Toc336596841" w:history="1">
        <w:r w:rsidR="001A7A9B" w:rsidRPr="003E37B2">
          <w:rPr>
            <w:rStyle w:val="Hyperlink"/>
            <w:noProof/>
          </w:rPr>
          <w:t>2. Information Collection Procedures</w:t>
        </w:r>
        <w:r w:rsidR="001A7A9B">
          <w:rPr>
            <w:noProof/>
            <w:webHidden/>
          </w:rPr>
          <w:tab/>
        </w:r>
        <w:r w:rsidR="00E76CBB">
          <w:rPr>
            <w:noProof/>
            <w:webHidden/>
          </w:rPr>
          <w:fldChar w:fldCharType="begin"/>
        </w:r>
        <w:r w:rsidR="001A7A9B">
          <w:rPr>
            <w:noProof/>
            <w:webHidden/>
          </w:rPr>
          <w:instrText xml:space="preserve"> PAGEREF _Toc336596841 \h </w:instrText>
        </w:r>
        <w:r w:rsidR="00E76CBB">
          <w:rPr>
            <w:noProof/>
            <w:webHidden/>
          </w:rPr>
        </w:r>
        <w:r w:rsidR="00E76CBB">
          <w:rPr>
            <w:noProof/>
            <w:webHidden/>
          </w:rPr>
          <w:fldChar w:fldCharType="separate"/>
        </w:r>
        <w:r w:rsidR="001A7A9B">
          <w:rPr>
            <w:noProof/>
            <w:webHidden/>
          </w:rPr>
          <w:t>6</w:t>
        </w:r>
        <w:r w:rsidR="00E76CBB">
          <w:rPr>
            <w:noProof/>
            <w:webHidden/>
          </w:rPr>
          <w:fldChar w:fldCharType="end"/>
        </w:r>
      </w:hyperlink>
    </w:p>
    <w:p w:rsidR="001A7A9B" w:rsidRDefault="00E23CBF">
      <w:pPr>
        <w:pStyle w:val="TOC2"/>
        <w:tabs>
          <w:tab w:val="right" w:leader="dot" w:pos="8630"/>
        </w:tabs>
        <w:rPr>
          <w:rFonts w:asciiTheme="minorHAnsi" w:eastAsiaTheme="minorEastAsia" w:hAnsiTheme="minorHAnsi" w:cstheme="minorBidi"/>
          <w:noProof/>
          <w:sz w:val="22"/>
          <w:szCs w:val="22"/>
        </w:rPr>
      </w:pPr>
      <w:hyperlink w:anchor="_Toc336596842" w:history="1">
        <w:r w:rsidR="001A7A9B" w:rsidRPr="003E37B2">
          <w:rPr>
            <w:rStyle w:val="Hyperlink"/>
            <w:noProof/>
          </w:rPr>
          <w:t>3. Methods to Maximize Response Rates</w:t>
        </w:r>
        <w:r w:rsidR="001A7A9B">
          <w:rPr>
            <w:noProof/>
            <w:webHidden/>
          </w:rPr>
          <w:tab/>
        </w:r>
        <w:r w:rsidR="00E76CBB">
          <w:rPr>
            <w:noProof/>
            <w:webHidden/>
          </w:rPr>
          <w:fldChar w:fldCharType="begin"/>
        </w:r>
        <w:r w:rsidR="001A7A9B">
          <w:rPr>
            <w:noProof/>
            <w:webHidden/>
          </w:rPr>
          <w:instrText xml:space="preserve"> PAGEREF _Toc336596842 \h </w:instrText>
        </w:r>
        <w:r w:rsidR="00E76CBB">
          <w:rPr>
            <w:noProof/>
            <w:webHidden/>
          </w:rPr>
        </w:r>
        <w:r w:rsidR="00E76CBB">
          <w:rPr>
            <w:noProof/>
            <w:webHidden/>
          </w:rPr>
          <w:fldChar w:fldCharType="separate"/>
        </w:r>
        <w:r w:rsidR="001A7A9B">
          <w:rPr>
            <w:noProof/>
            <w:webHidden/>
          </w:rPr>
          <w:t>8</w:t>
        </w:r>
        <w:r w:rsidR="00E76CBB">
          <w:rPr>
            <w:noProof/>
            <w:webHidden/>
          </w:rPr>
          <w:fldChar w:fldCharType="end"/>
        </w:r>
      </w:hyperlink>
    </w:p>
    <w:p w:rsidR="001A7A9B" w:rsidRDefault="00E23CBF">
      <w:pPr>
        <w:pStyle w:val="TOC2"/>
        <w:tabs>
          <w:tab w:val="right" w:leader="dot" w:pos="8630"/>
        </w:tabs>
        <w:rPr>
          <w:rFonts w:asciiTheme="minorHAnsi" w:eastAsiaTheme="minorEastAsia" w:hAnsiTheme="minorHAnsi" w:cstheme="minorBidi"/>
          <w:noProof/>
          <w:sz w:val="22"/>
          <w:szCs w:val="22"/>
        </w:rPr>
      </w:pPr>
      <w:hyperlink w:anchor="_Toc336596843" w:history="1">
        <w:r w:rsidR="001A7A9B" w:rsidRPr="003E37B2">
          <w:rPr>
            <w:rStyle w:val="Hyperlink"/>
            <w:noProof/>
          </w:rPr>
          <w:t>4. Tests of Procedures</w:t>
        </w:r>
        <w:r w:rsidR="001A7A9B">
          <w:rPr>
            <w:noProof/>
            <w:webHidden/>
          </w:rPr>
          <w:tab/>
        </w:r>
        <w:r w:rsidR="00E76CBB">
          <w:rPr>
            <w:noProof/>
            <w:webHidden/>
          </w:rPr>
          <w:fldChar w:fldCharType="begin"/>
        </w:r>
        <w:r w:rsidR="001A7A9B">
          <w:rPr>
            <w:noProof/>
            <w:webHidden/>
          </w:rPr>
          <w:instrText xml:space="preserve"> PAGEREF _Toc336596843 \h </w:instrText>
        </w:r>
        <w:r w:rsidR="00E76CBB">
          <w:rPr>
            <w:noProof/>
            <w:webHidden/>
          </w:rPr>
        </w:r>
        <w:r w:rsidR="00E76CBB">
          <w:rPr>
            <w:noProof/>
            <w:webHidden/>
          </w:rPr>
          <w:fldChar w:fldCharType="separate"/>
        </w:r>
        <w:r w:rsidR="001A7A9B">
          <w:rPr>
            <w:noProof/>
            <w:webHidden/>
          </w:rPr>
          <w:t>8</w:t>
        </w:r>
        <w:r w:rsidR="00E76CBB">
          <w:rPr>
            <w:noProof/>
            <w:webHidden/>
          </w:rPr>
          <w:fldChar w:fldCharType="end"/>
        </w:r>
      </w:hyperlink>
    </w:p>
    <w:p w:rsidR="001A7A9B" w:rsidRDefault="00E23CBF">
      <w:pPr>
        <w:pStyle w:val="TOC2"/>
        <w:tabs>
          <w:tab w:val="right" w:leader="dot" w:pos="8630"/>
        </w:tabs>
        <w:rPr>
          <w:rFonts w:asciiTheme="minorHAnsi" w:eastAsiaTheme="minorEastAsia" w:hAnsiTheme="minorHAnsi" w:cstheme="minorBidi"/>
          <w:noProof/>
          <w:sz w:val="22"/>
          <w:szCs w:val="22"/>
        </w:rPr>
      </w:pPr>
      <w:hyperlink w:anchor="_Toc336596844" w:history="1">
        <w:r w:rsidR="001A7A9B" w:rsidRPr="003E37B2">
          <w:rPr>
            <w:rStyle w:val="Hyperlink"/>
            <w:noProof/>
          </w:rPr>
          <w:t>5. Statistical Consultants</w:t>
        </w:r>
        <w:r w:rsidR="001A7A9B">
          <w:rPr>
            <w:noProof/>
            <w:webHidden/>
          </w:rPr>
          <w:tab/>
        </w:r>
        <w:r w:rsidR="00E76CBB">
          <w:rPr>
            <w:noProof/>
            <w:webHidden/>
          </w:rPr>
          <w:fldChar w:fldCharType="begin"/>
        </w:r>
        <w:r w:rsidR="001A7A9B">
          <w:rPr>
            <w:noProof/>
            <w:webHidden/>
          </w:rPr>
          <w:instrText xml:space="preserve"> PAGEREF _Toc336596844 \h </w:instrText>
        </w:r>
        <w:r w:rsidR="00E76CBB">
          <w:rPr>
            <w:noProof/>
            <w:webHidden/>
          </w:rPr>
        </w:r>
        <w:r w:rsidR="00E76CBB">
          <w:rPr>
            <w:noProof/>
            <w:webHidden/>
          </w:rPr>
          <w:fldChar w:fldCharType="separate"/>
        </w:r>
        <w:r w:rsidR="001A7A9B">
          <w:rPr>
            <w:noProof/>
            <w:webHidden/>
          </w:rPr>
          <w:t>8</w:t>
        </w:r>
        <w:r w:rsidR="00E76CBB">
          <w:rPr>
            <w:noProof/>
            <w:webHidden/>
          </w:rPr>
          <w:fldChar w:fldCharType="end"/>
        </w:r>
      </w:hyperlink>
    </w:p>
    <w:p w:rsidR="00FC633E" w:rsidRPr="00970B0F" w:rsidRDefault="00E76CBB" w:rsidP="00E700D1">
      <w:pPr>
        <w:tabs>
          <w:tab w:val="left" w:leader="dot" w:pos="8460"/>
        </w:tabs>
        <w:rPr>
          <w:rFonts w:ascii="Arial" w:hAnsi="Arial" w:cs="Arial"/>
          <w:sz w:val="22"/>
          <w:szCs w:val="22"/>
        </w:rPr>
      </w:pPr>
      <w:r>
        <w:fldChar w:fldCharType="end"/>
      </w:r>
    </w:p>
    <w:p w:rsidR="00874B68" w:rsidRPr="00970B0F" w:rsidRDefault="00874B68" w:rsidP="00874B68">
      <w:pPr>
        <w:rPr>
          <w:rFonts w:ascii="Arial" w:hAnsi="Arial" w:cs="Arial"/>
          <w:sz w:val="22"/>
          <w:szCs w:val="22"/>
        </w:rPr>
      </w:pPr>
      <w:bookmarkStart w:id="1" w:name="_Toc151782198"/>
      <w:bookmarkStart w:id="2" w:name="_Toc158526234"/>
    </w:p>
    <w:p w:rsidR="00874B68" w:rsidRPr="00970B0F" w:rsidRDefault="00874B68" w:rsidP="00874B68">
      <w:pPr>
        <w:rPr>
          <w:rFonts w:ascii="Arial" w:hAnsi="Arial" w:cs="Arial"/>
          <w:sz w:val="22"/>
          <w:szCs w:val="22"/>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874B68" w:rsidRPr="00E93FE2" w:rsidRDefault="00874B68" w:rsidP="00874B68">
      <w:pPr>
        <w:rPr>
          <w:rFonts w:ascii="Arial" w:hAnsi="Arial" w:cs="Arial"/>
        </w:rPr>
      </w:pPr>
    </w:p>
    <w:p w:rsidR="00132762" w:rsidRDefault="00132762" w:rsidP="005453AD">
      <w:pPr>
        <w:pStyle w:val="Heading1"/>
        <w:rPr>
          <w:sz w:val="24"/>
          <w:szCs w:val="24"/>
        </w:rPr>
      </w:pPr>
      <w:bookmarkStart w:id="3" w:name="_Toc336596839"/>
    </w:p>
    <w:p w:rsidR="005453AD" w:rsidRDefault="005453AD" w:rsidP="005453AD">
      <w:pPr>
        <w:pStyle w:val="Heading1"/>
        <w:rPr>
          <w:sz w:val="24"/>
          <w:szCs w:val="24"/>
        </w:rPr>
      </w:pPr>
      <w:r w:rsidRPr="00E93FE2">
        <w:rPr>
          <w:sz w:val="24"/>
          <w:szCs w:val="24"/>
        </w:rPr>
        <w:t>B. Collections of Information Employing Statistical Methods</w:t>
      </w:r>
      <w:bookmarkEnd w:id="1"/>
      <w:bookmarkEnd w:id="2"/>
      <w:bookmarkEnd w:id="3"/>
    </w:p>
    <w:p w:rsidR="00D04C17" w:rsidRPr="00D04C17" w:rsidRDefault="00D04C17" w:rsidP="00452825"/>
    <w:p w:rsidR="005453AD" w:rsidRPr="00D04C17" w:rsidRDefault="005453AD" w:rsidP="00452825">
      <w:pPr>
        <w:pStyle w:val="Heading2"/>
        <w:spacing w:before="0" w:after="0"/>
        <w:rPr>
          <w:sz w:val="24"/>
        </w:rPr>
      </w:pPr>
      <w:bookmarkStart w:id="4" w:name="_Toc151782199"/>
      <w:bookmarkStart w:id="5" w:name="_Toc158526235"/>
      <w:bookmarkStart w:id="6" w:name="_Toc336596840"/>
      <w:r w:rsidRPr="00D04C17">
        <w:rPr>
          <w:sz w:val="24"/>
        </w:rPr>
        <w:t>1. Respondent universe and sampling methods</w:t>
      </w:r>
      <w:bookmarkEnd w:id="4"/>
      <w:bookmarkEnd w:id="5"/>
      <w:bookmarkEnd w:id="6"/>
    </w:p>
    <w:p w:rsidR="00806DB0" w:rsidRPr="00824BD1" w:rsidRDefault="00806DB0" w:rsidP="00766010">
      <w:pPr>
        <w:tabs>
          <w:tab w:val="left" w:pos="360"/>
        </w:tabs>
      </w:pPr>
    </w:p>
    <w:p w:rsidR="004F4130" w:rsidRDefault="00C45639" w:rsidP="004F4130">
      <w:pPr>
        <w:spacing w:after="240"/>
        <w:rPr>
          <w:color w:val="000000"/>
        </w:rPr>
      </w:pPr>
      <w:r w:rsidRPr="00043340">
        <w:t>For this study, a purposive sampling strategy will be used to identify</w:t>
      </w:r>
      <w:r>
        <w:t xml:space="preserve"> </w:t>
      </w:r>
      <w:r w:rsidR="00D15D74">
        <w:t>6</w:t>
      </w:r>
      <w:r>
        <w:t xml:space="preserve"> </w:t>
      </w:r>
      <w:r w:rsidRPr="00652996">
        <w:t>small and medium-sized ambulatory care practices implementing</w:t>
      </w:r>
      <w:r w:rsidRPr="00153720">
        <w:t xml:space="preserve"> </w:t>
      </w:r>
      <w:r w:rsidRPr="00652996">
        <w:t xml:space="preserve">a patient-centered medical home </w:t>
      </w:r>
      <w:r>
        <w:t>(</w:t>
      </w:r>
      <w:r w:rsidRPr="00652996">
        <w:t>PCMH</w:t>
      </w:r>
      <w:r>
        <w:t xml:space="preserve">).  </w:t>
      </w:r>
      <w:r w:rsidR="00D15D74">
        <w:t>These 6</w:t>
      </w:r>
      <w:r w:rsidR="00130283">
        <w:t xml:space="preserve"> practices will be drawn from two</w:t>
      </w:r>
      <w:r w:rsidR="000F2E2A">
        <w:t xml:space="preserve"> large health care organizations that have agreed to participate in this research; the </w:t>
      </w:r>
      <w:r w:rsidR="000F2E2A">
        <w:rPr>
          <w:color w:val="000000"/>
        </w:rPr>
        <w:t>Billings Clinic in Billings, Montana and Cabin Creek Health Systems, in Dawes, West Virginia</w:t>
      </w:r>
      <w:r w:rsidR="00374A7E">
        <w:rPr>
          <w:color w:val="000000"/>
        </w:rPr>
        <w:t>.</w:t>
      </w:r>
      <w:r w:rsidR="004F4130" w:rsidRPr="00E558BB">
        <w:t xml:space="preserve"> </w:t>
      </w:r>
      <w:r w:rsidR="004F4130">
        <w:rPr>
          <w:color w:val="000000"/>
        </w:rPr>
        <w:t>Practices will be chosen based on their plans to implement a new health IT system as part of their practice redesign effort.</w:t>
      </w:r>
      <w:r w:rsidR="004F4130">
        <w:t xml:space="preserve"> </w:t>
      </w:r>
      <w:r w:rsidR="004F4130">
        <w:rPr>
          <w:color w:val="000000"/>
        </w:rPr>
        <w:t xml:space="preserve">While study findings cannot be generalized, findings will generate insights into understanding how health IT implementation alters clinical workflow. </w:t>
      </w:r>
    </w:p>
    <w:p w:rsidR="00F370C1" w:rsidRPr="00D04C17" w:rsidRDefault="0063644E" w:rsidP="00F370C1">
      <w:pPr>
        <w:spacing w:after="240"/>
      </w:pPr>
      <w:r>
        <w:t>Both</w:t>
      </w:r>
      <w:r w:rsidR="00F370C1" w:rsidRPr="00452825">
        <w:t xml:space="preserve"> primary and specialty care practices will be part of the study </w:t>
      </w:r>
      <w:r>
        <w:t xml:space="preserve">in order </w:t>
      </w:r>
      <w:r w:rsidR="00F370C1" w:rsidRPr="00452825">
        <w:t xml:space="preserve">to increase heterogeneity of the study </w:t>
      </w:r>
      <w:r w:rsidR="005867BB">
        <w:t>participants</w:t>
      </w:r>
      <w:r w:rsidR="00F370C1" w:rsidRPr="00452825">
        <w:t xml:space="preserve">. </w:t>
      </w:r>
      <w:r w:rsidR="00095A74">
        <w:t>I</w:t>
      </w:r>
      <w:r w:rsidR="00095A74" w:rsidRPr="00452825">
        <w:t>ncluding specialty clinics will broaden</w:t>
      </w:r>
      <w:r w:rsidR="00095A74">
        <w:t xml:space="preserve"> the</w:t>
      </w:r>
      <w:r w:rsidR="00095A74" w:rsidRPr="00452825">
        <w:t xml:space="preserve"> understanding of</w:t>
      </w:r>
      <w:r w:rsidR="00095A74">
        <w:t xml:space="preserve"> how</w:t>
      </w:r>
      <w:r w:rsidR="00095A74" w:rsidRPr="00452825">
        <w:t xml:space="preserve"> health IT </w:t>
      </w:r>
      <w:r w:rsidR="00095A74">
        <w:t xml:space="preserve">can impact </w:t>
      </w:r>
      <w:r w:rsidR="00095A74" w:rsidRPr="00452825">
        <w:t>workflow practice</w:t>
      </w:r>
      <w:r w:rsidR="00095A74">
        <w:t>,</w:t>
      </w:r>
      <w:r w:rsidR="00095A74" w:rsidRPr="00452825">
        <w:t xml:space="preserve"> </w:t>
      </w:r>
      <w:r w:rsidR="00095A74">
        <w:t>b</w:t>
      </w:r>
      <w:r w:rsidR="00F370C1" w:rsidRPr="00452825">
        <w:t>ecause specialty clinics may follow different workflow processes from primary care clinics and may encounter unique challenges in relation to health IT implementation.</w:t>
      </w:r>
    </w:p>
    <w:p w:rsidR="00E43554" w:rsidRDefault="00E43554" w:rsidP="00C96B63"/>
    <w:p w:rsidR="00937D44" w:rsidRPr="00452825" w:rsidRDefault="0090582D" w:rsidP="009D00FB">
      <w:pPr>
        <w:spacing w:after="240"/>
        <w:rPr>
          <w:lang w:eastAsia="zh-CN"/>
        </w:rPr>
      </w:pPr>
      <w:r w:rsidRPr="00452825">
        <w:t xml:space="preserve">Exhibit </w:t>
      </w:r>
      <w:r w:rsidR="009A369D">
        <w:t>5</w:t>
      </w:r>
      <w:r w:rsidRPr="00452825">
        <w:t xml:space="preserve"> shows</w:t>
      </w:r>
      <w:r w:rsidR="00C4111A" w:rsidRPr="00452825">
        <w:t xml:space="preserve"> </w:t>
      </w:r>
      <w:r w:rsidRPr="00452825">
        <w:t xml:space="preserve">the data collection </w:t>
      </w:r>
      <w:r w:rsidR="00C4111A" w:rsidRPr="00452825">
        <w:t xml:space="preserve">activities </w:t>
      </w:r>
      <w:r w:rsidR="00292707" w:rsidRPr="00452825">
        <w:t>involving human</w:t>
      </w:r>
      <w:r w:rsidR="00C4111A" w:rsidRPr="00452825">
        <w:t xml:space="preserve"> subjects. Sample sizes for each </w:t>
      </w:r>
      <w:r w:rsidRPr="00452825">
        <w:t>data collection activity</w:t>
      </w:r>
      <w:r w:rsidR="00C4111A" w:rsidRPr="00452825">
        <w:t xml:space="preserve"> are indicated</w:t>
      </w:r>
      <w:r w:rsidR="00422125">
        <w:rPr>
          <w:lang w:eastAsia="zh-CN"/>
        </w:rPr>
        <w:t xml:space="preserve"> </w:t>
      </w:r>
    </w:p>
    <w:p w:rsidR="004A6EA1" w:rsidRDefault="0090582D">
      <w:pPr>
        <w:pStyle w:val="PlainText"/>
        <w:spacing w:after="0" w:line="240" w:lineRule="auto"/>
        <w:ind w:firstLine="0"/>
        <w:rPr>
          <w:rFonts w:ascii="Times New Roman" w:hAnsi="Times New Roman"/>
          <w:b/>
          <w:sz w:val="24"/>
          <w:szCs w:val="24"/>
          <w:lang w:eastAsia="zh-CN"/>
        </w:rPr>
      </w:pPr>
      <w:proofErr w:type="gramStart"/>
      <w:r w:rsidRPr="00452825">
        <w:rPr>
          <w:rFonts w:ascii="Times New Roman" w:hAnsi="Times New Roman"/>
          <w:b/>
          <w:sz w:val="24"/>
          <w:szCs w:val="24"/>
          <w:lang w:eastAsia="zh-CN"/>
        </w:rPr>
        <w:t xml:space="preserve">Exhibit </w:t>
      </w:r>
      <w:r w:rsidR="008A77E8">
        <w:rPr>
          <w:rFonts w:ascii="Times New Roman" w:hAnsi="Times New Roman"/>
          <w:b/>
          <w:sz w:val="24"/>
          <w:szCs w:val="24"/>
          <w:lang w:eastAsia="zh-CN"/>
        </w:rPr>
        <w:t>5</w:t>
      </w:r>
      <w:r w:rsidR="00C4111A" w:rsidRPr="00452825">
        <w:rPr>
          <w:rFonts w:ascii="Times New Roman" w:hAnsi="Times New Roman"/>
          <w:b/>
          <w:sz w:val="24"/>
          <w:szCs w:val="24"/>
          <w:lang w:eastAsia="zh-CN"/>
        </w:rPr>
        <w:t>.</w:t>
      </w:r>
      <w:proofErr w:type="gramEnd"/>
      <w:r w:rsidR="00C4111A" w:rsidRPr="00452825">
        <w:rPr>
          <w:rFonts w:ascii="Times New Roman" w:hAnsi="Times New Roman"/>
          <w:b/>
          <w:sz w:val="24"/>
          <w:szCs w:val="24"/>
          <w:lang w:eastAsia="zh-CN"/>
        </w:rPr>
        <w:t xml:space="preserve"> Research Activities Involving Human Subjects</w:t>
      </w:r>
    </w:p>
    <w:tbl>
      <w:tblPr>
        <w:tblW w:w="436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115" w:type="dxa"/>
          <w:bottom w:w="29" w:type="dxa"/>
          <w:right w:w="115" w:type="dxa"/>
        </w:tblCellMar>
        <w:tblLook w:val="04A0" w:firstRow="1" w:lastRow="0" w:firstColumn="1" w:lastColumn="0" w:noHBand="0" w:noVBand="1"/>
      </w:tblPr>
      <w:tblGrid>
        <w:gridCol w:w="1573"/>
        <w:gridCol w:w="1701"/>
        <w:gridCol w:w="937"/>
        <w:gridCol w:w="3536"/>
      </w:tblGrid>
      <w:tr w:rsidR="00C93579" w:rsidRPr="0063644E" w:rsidTr="00C93579">
        <w:trPr>
          <w:cantSplit/>
          <w:tblHeader/>
        </w:trPr>
        <w:tc>
          <w:tcPr>
            <w:tcW w:w="1015" w:type="pct"/>
            <w:shd w:val="clear" w:color="auto" w:fill="auto"/>
            <w:vAlign w:val="center"/>
          </w:tcPr>
          <w:p w:rsidR="00C93579" w:rsidRPr="00452825" w:rsidRDefault="00C93579" w:rsidP="00D747A4">
            <w:pPr>
              <w:pStyle w:val="PlainText"/>
              <w:spacing w:after="0" w:line="240" w:lineRule="auto"/>
              <w:ind w:firstLine="0"/>
              <w:rPr>
                <w:rFonts w:ascii="Times New Roman" w:hAnsi="Times New Roman"/>
                <w:b/>
                <w:sz w:val="20"/>
                <w:lang w:eastAsia="zh-CN"/>
              </w:rPr>
            </w:pPr>
            <w:r w:rsidRPr="00452825">
              <w:rPr>
                <w:rFonts w:ascii="Times New Roman" w:hAnsi="Times New Roman"/>
                <w:b/>
                <w:sz w:val="20"/>
                <w:lang w:eastAsia="zh-CN"/>
              </w:rPr>
              <w:t>Research activity</w:t>
            </w:r>
          </w:p>
        </w:tc>
        <w:tc>
          <w:tcPr>
            <w:tcW w:w="1098" w:type="pct"/>
            <w:shd w:val="clear" w:color="auto" w:fill="auto"/>
            <w:vAlign w:val="center"/>
          </w:tcPr>
          <w:p w:rsidR="00C93579" w:rsidRPr="00452825" w:rsidRDefault="00C93579" w:rsidP="00402C6C">
            <w:pPr>
              <w:pStyle w:val="PlainText"/>
              <w:spacing w:after="0" w:line="240" w:lineRule="auto"/>
              <w:ind w:firstLine="0"/>
              <w:rPr>
                <w:rFonts w:ascii="Times New Roman" w:hAnsi="Times New Roman"/>
                <w:b/>
                <w:sz w:val="20"/>
                <w:lang w:eastAsia="zh-CN"/>
              </w:rPr>
            </w:pPr>
            <w:r w:rsidRPr="00452825">
              <w:rPr>
                <w:rFonts w:ascii="Times New Roman" w:hAnsi="Times New Roman"/>
                <w:b/>
                <w:sz w:val="20"/>
                <w:lang w:eastAsia="zh-CN"/>
              </w:rPr>
              <w:t xml:space="preserve">In relation to health IT implementation phases </w:t>
            </w:r>
          </w:p>
        </w:tc>
        <w:tc>
          <w:tcPr>
            <w:tcW w:w="605" w:type="pct"/>
            <w:shd w:val="clear" w:color="auto" w:fill="auto"/>
            <w:vAlign w:val="center"/>
          </w:tcPr>
          <w:p w:rsidR="00C93579" w:rsidRPr="00452825" w:rsidRDefault="00C93579" w:rsidP="00402C6C">
            <w:pPr>
              <w:pStyle w:val="PlainText"/>
              <w:spacing w:after="0" w:line="240" w:lineRule="auto"/>
              <w:ind w:firstLine="0"/>
              <w:jc w:val="center"/>
              <w:rPr>
                <w:rFonts w:ascii="Times New Roman" w:hAnsi="Times New Roman"/>
                <w:b/>
                <w:sz w:val="20"/>
                <w:lang w:eastAsia="zh-CN"/>
              </w:rPr>
            </w:pPr>
            <w:r w:rsidRPr="00452825">
              <w:rPr>
                <w:rFonts w:ascii="Times New Roman" w:hAnsi="Times New Roman"/>
                <w:b/>
                <w:sz w:val="20"/>
                <w:lang w:eastAsia="zh-CN"/>
              </w:rPr>
              <w:t>Sample size</w:t>
            </w:r>
          </w:p>
        </w:tc>
        <w:tc>
          <w:tcPr>
            <w:tcW w:w="2282" w:type="pct"/>
            <w:shd w:val="clear" w:color="auto" w:fill="auto"/>
            <w:vAlign w:val="center"/>
          </w:tcPr>
          <w:p w:rsidR="00C93579" w:rsidRPr="00452825" w:rsidRDefault="00C93579" w:rsidP="00402C6C">
            <w:pPr>
              <w:pStyle w:val="PlainText"/>
              <w:spacing w:after="0" w:line="240" w:lineRule="auto"/>
              <w:ind w:firstLine="0"/>
              <w:rPr>
                <w:rFonts w:ascii="Times New Roman" w:hAnsi="Times New Roman"/>
                <w:b/>
                <w:sz w:val="20"/>
                <w:lang w:eastAsia="zh-CN"/>
              </w:rPr>
            </w:pPr>
            <w:r w:rsidRPr="00452825">
              <w:rPr>
                <w:rFonts w:ascii="Times New Roman" w:hAnsi="Times New Roman"/>
                <w:b/>
                <w:sz w:val="20"/>
                <w:lang w:eastAsia="zh-CN"/>
              </w:rPr>
              <w:t>Data collection methods</w:t>
            </w:r>
          </w:p>
        </w:tc>
      </w:tr>
      <w:tr w:rsidR="00C93579" w:rsidRPr="0063644E" w:rsidTr="00C93579">
        <w:trPr>
          <w:cantSplit/>
        </w:trPr>
        <w:tc>
          <w:tcPr>
            <w:tcW w:w="1015" w:type="pct"/>
            <w:shd w:val="clear" w:color="auto" w:fill="auto"/>
            <w:vAlign w:val="center"/>
          </w:tcPr>
          <w:p w:rsidR="00C93579" w:rsidRPr="00452825" w:rsidRDefault="00C93579" w:rsidP="00D747A4">
            <w:pPr>
              <w:pStyle w:val="PlainText"/>
              <w:spacing w:after="0" w:line="240" w:lineRule="auto"/>
              <w:ind w:firstLine="0"/>
              <w:rPr>
                <w:rFonts w:ascii="Times New Roman" w:hAnsi="Times New Roman"/>
                <w:sz w:val="20"/>
                <w:lang w:eastAsia="zh-CN"/>
              </w:rPr>
            </w:pPr>
            <w:r>
              <w:rPr>
                <w:rFonts w:ascii="Times New Roman" w:hAnsi="Times New Roman"/>
                <w:sz w:val="20"/>
                <w:lang w:eastAsia="zh-CN"/>
              </w:rPr>
              <w:t>Staff Observations</w:t>
            </w:r>
          </w:p>
        </w:tc>
        <w:tc>
          <w:tcPr>
            <w:tcW w:w="1098" w:type="pct"/>
            <w:shd w:val="clear" w:color="auto" w:fill="auto"/>
            <w:vAlign w:val="center"/>
          </w:tcPr>
          <w:p w:rsidR="00C93579" w:rsidRPr="00452825" w:rsidRDefault="00C93579" w:rsidP="00402C6C">
            <w:pPr>
              <w:pStyle w:val="PlainText"/>
              <w:spacing w:after="0" w:line="240" w:lineRule="auto"/>
              <w:ind w:firstLine="0"/>
              <w:rPr>
                <w:rFonts w:ascii="Times New Roman" w:hAnsi="Times New Roman"/>
                <w:sz w:val="20"/>
                <w:lang w:eastAsia="zh-CN"/>
              </w:rPr>
            </w:pPr>
            <w:r w:rsidRPr="00452825">
              <w:rPr>
                <w:rFonts w:ascii="Times New Roman" w:hAnsi="Times New Roman"/>
                <w:sz w:val="20"/>
                <w:lang w:eastAsia="zh-CN"/>
              </w:rPr>
              <w:t>Pre, During, Post</w:t>
            </w:r>
          </w:p>
        </w:tc>
        <w:tc>
          <w:tcPr>
            <w:tcW w:w="605" w:type="pct"/>
            <w:shd w:val="clear" w:color="auto" w:fill="auto"/>
            <w:vAlign w:val="center"/>
          </w:tcPr>
          <w:p w:rsidR="00C93579" w:rsidRPr="00452825" w:rsidRDefault="00C93579" w:rsidP="00D747A4">
            <w:pPr>
              <w:pStyle w:val="PlainText"/>
              <w:spacing w:after="0" w:line="240" w:lineRule="auto"/>
              <w:ind w:firstLine="0"/>
              <w:jc w:val="center"/>
              <w:rPr>
                <w:rFonts w:ascii="Times New Roman" w:hAnsi="Times New Roman"/>
                <w:sz w:val="20"/>
                <w:lang w:eastAsia="zh-CN"/>
              </w:rPr>
            </w:pPr>
            <w:r w:rsidRPr="00452825">
              <w:rPr>
                <w:rFonts w:ascii="Times New Roman" w:hAnsi="Times New Roman"/>
                <w:sz w:val="20"/>
                <w:lang w:eastAsia="zh-CN"/>
              </w:rPr>
              <w:t>60</w:t>
            </w:r>
          </w:p>
        </w:tc>
        <w:tc>
          <w:tcPr>
            <w:tcW w:w="2282" w:type="pct"/>
            <w:shd w:val="clear" w:color="auto" w:fill="auto"/>
            <w:vAlign w:val="center"/>
          </w:tcPr>
          <w:p w:rsidR="00C93579" w:rsidRPr="00452825" w:rsidRDefault="00C93579" w:rsidP="00341371">
            <w:pPr>
              <w:pStyle w:val="PlainText"/>
              <w:spacing w:after="0" w:line="240" w:lineRule="auto"/>
              <w:ind w:firstLine="0"/>
              <w:rPr>
                <w:rFonts w:ascii="Times New Roman" w:hAnsi="Times New Roman"/>
                <w:sz w:val="20"/>
                <w:lang w:eastAsia="zh-CN"/>
              </w:rPr>
            </w:pPr>
            <w:r w:rsidRPr="00452825">
              <w:rPr>
                <w:rFonts w:ascii="Times New Roman" w:hAnsi="Times New Roman"/>
                <w:sz w:val="20"/>
                <w:lang w:eastAsia="zh-CN"/>
              </w:rPr>
              <w:t xml:space="preserve">Observation notes recorded by </w:t>
            </w:r>
            <w:r>
              <w:rPr>
                <w:rFonts w:ascii="Times New Roman" w:hAnsi="Times New Roman"/>
                <w:sz w:val="20"/>
                <w:lang w:eastAsia="zh-CN"/>
              </w:rPr>
              <w:t>observers</w:t>
            </w:r>
            <w:r w:rsidRPr="00452825">
              <w:rPr>
                <w:rFonts w:ascii="Times New Roman" w:hAnsi="Times New Roman"/>
                <w:sz w:val="20"/>
                <w:lang w:eastAsia="zh-CN"/>
              </w:rPr>
              <w:t xml:space="preserve">. The </w:t>
            </w:r>
            <w:r>
              <w:rPr>
                <w:rFonts w:ascii="Times New Roman" w:hAnsi="Times New Roman"/>
                <w:sz w:val="20"/>
                <w:lang w:eastAsia="zh-CN"/>
              </w:rPr>
              <w:t>Observation Guide</w:t>
            </w:r>
            <w:r w:rsidRPr="00452825">
              <w:rPr>
                <w:rFonts w:ascii="Times New Roman" w:hAnsi="Times New Roman"/>
                <w:sz w:val="20"/>
                <w:lang w:eastAsia="zh-CN"/>
              </w:rPr>
              <w:t xml:space="preserve"> is provided in </w:t>
            </w:r>
            <w:r w:rsidRPr="00452825">
              <w:rPr>
                <w:rFonts w:ascii="Times New Roman" w:hAnsi="Times New Roman"/>
                <w:i/>
                <w:sz w:val="20"/>
                <w:lang w:eastAsia="zh-CN"/>
              </w:rPr>
              <w:t>Attachment A</w:t>
            </w:r>
            <w:r w:rsidRPr="00452825">
              <w:rPr>
                <w:rFonts w:ascii="Times New Roman" w:hAnsi="Times New Roman"/>
                <w:sz w:val="20"/>
                <w:lang w:eastAsia="zh-CN"/>
              </w:rPr>
              <w:t>.</w:t>
            </w:r>
          </w:p>
        </w:tc>
      </w:tr>
      <w:tr w:rsidR="00C93579" w:rsidRPr="0063644E" w:rsidTr="00C93579">
        <w:trPr>
          <w:cantSplit/>
        </w:trPr>
        <w:tc>
          <w:tcPr>
            <w:tcW w:w="1015" w:type="pct"/>
            <w:shd w:val="clear" w:color="auto" w:fill="auto"/>
            <w:vAlign w:val="center"/>
          </w:tcPr>
          <w:p w:rsidR="00C93579" w:rsidRPr="00452825" w:rsidRDefault="00C93579" w:rsidP="00402C6C">
            <w:pPr>
              <w:pStyle w:val="PlainText"/>
              <w:spacing w:after="0" w:line="240" w:lineRule="auto"/>
              <w:ind w:firstLine="0"/>
              <w:rPr>
                <w:rFonts w:ascii="Times New Roman" w:hAnsi="Times New Roman"/>
                <w:sz w:val="20"/>
                <w:lang w:eastAsia="zh-CN"/>
              </w:rPr>
            </w:pPr>
            <w:r w:rsidRPr="00452825">
              <w:rPr>
                <w:rFonts w:ascii="Times New Roman" w:hAnsi="Times New Roman"/>
                <w:sz w:val="20"/>
                <w:lang w:eastAsia="zh-CN"/>
              </w:rPr>
              <w:t>Before–After Time and Motion Study</w:t>
            </w:r>
          </w:p>
        </w:tc>
        <w:tc>
          <w:tcPr>
            <w:tcW w:w="1098" w:type="pct"/>
            <w:shd w:val="clear" w:color="auto" w:fill="auto"/>
            <w:vAlign w:val="center"/>
          </w:tcPr>
          <w:p w:rsidR="00C93579" w:rsidRPr="00452825" w:rsidRDefault="00C93579" w:rsidP="00402C6C">
            <w:pPr>
              <w:pStyle w:val="PlainText"/>
              <w:spacing w:after="0" w:line="240" w:lineRule="auto"/>
              <w:ind w:firstLine="0"/>
              <w:rPr>
                <w:rFonts w:ascii="Times New Roman" w:hAnsi="Times New Roman"/>
                <w:sz w:val="20"/>
                <w:lang w:eastAsia="zh-CN"/>
              </w:rPr>
            </w:pPr>
            <w:r w:rsidRPr="00452825">
              <w:rPr>
                <w:rFonts w:ascii="Times New Roman" w:hAnsi="Times New Roman"/>
                <w:sz w:val="20"/>
                <w:lang w:eastAsia="zh-CN"/>
              </w:rPr>
              <w:t>Pre, Post</w:t>
            </w:r>
          </w:p>
        </w:tc>
        <w:tc>
          <w:tcPr>
            <w:tcW w:w="605" w:type="pct"/>
            <w:shd w:val="clear" w:color="auto" w:fill="auto"/>
            <w:vAlign w:val="center"/>
          </w:tcPr>
          <w:p w:rsidR="00C93579" w:rsidRPr="00452825" w:rsidRDefault="00C93579" w:rsidP="00A03C93">
            <w:pPr>
              <w:pStyle w:val="PlainText"/>
              <w:spacing w:after="0" w:line="240" w:lineRule="auto"/>
              <w:ind w:firstLine="0"/>
              <w:jc w:val="center"/>
              <w:rPr>
                <w:rFonts w:ascii="Times New Roman" w:hAnsi="Times New Roman"/>
                <w:sz w:val="20"/>
                <w:lang w:eastAsia="zh-CN"/>
              </w:rPr>
            </w:pPr>
            <w:r w:rsidRPr="00452825">
              <w:rPr>
                <w:rFonts w:ascii="Times New Roman" w:hAnsi="Times New Roman"/>
                <w:sz w:val="20"/>
                <w:lang w:eastAsia="zh-CN"/>
              </w:rPr>
              <w:t>5</w:t>
            </w:r>
            <w:r>
              <w:rPr>
                <w:rFonts w:ascii="Times New Roman" w:hAnsi="Times New Roman"/>
                <w:sz w:val="20"/>
                <w:lang w:eastAsia="zh-CN"/>
              </w:rPr>
              <w:t>4</w:t>
            </w:r>
          </w:p>
        </w:tc>
        <w:tc>
          <w:tcPr>
            <w:tcW w:w="2282" w:type="pct"/>
            <w:shd w:val="clear" w:color="auto" w:fill="auto"/>
            <w:vAlign w:val="center"/>
          </w:tcPr>
          <w:p w:rsidR="00C93579" w:rsidRPr="00452825" w:rsidRDefault="00C93579" w:rsidP="003A1B21">
            <w:pPr>
              <w:pStyle w:val="PlainText"/>
              <w:spacing w:after="0" w:line="240" w:lineRule="auto"/>
              <w:ind w:firstLine="0"/>
              <w:rPr>
                <w:rFonts w:ascii="Times New Roman" w:hAnsi="Times New Roman"/>
                <w:sz w:val="20"/>
                <w:lang w:eastAsia="zh-CN"/>
              </w:rPr>
            </w:pPr>
            <w:r w:rsidRPr="00452825">
              <w:rPr>
                <w:rFonts w:ascii="Times New Roman" w:hAnsi="Times New Roman"/>
                <w:sz w:val="20"/>
                <w:lang w:eastAsia="zh-CN"/>
              </w:rPr>
              <w:t xml:space="preserve">Quantitative time and motion data collected by RAs via </w:t>
            </w:r>
            <w:r>
              <w:rPr>
                <w:rFonts w:ascii="Times New Roman" w:hAnsi="Times New Roman"/>
                <w:sz w:val="20"/>
                <w:lang w:eastAsia="zh-CN"/>
              </w:rPr>
              <w:t>a tablet computer</w:t>
            </w:r>
            <w:r w:rsidRPr="00452825">
              <w:rPr>
                <w:rFonts w:ascii="Times New Roman" w:hAnsi="Times New Roman"/>
                <w:sz w:val="20"/>
                <w:lang w:eastAsia="zh-CN"/>
              </w:rPr>
              <w:t xml:space="preserve"> (a screenshot is provided in </w:t>
            </w:r>
            <w:r w:rsidRPr="00452825">
              <w:rPr>
                <w:rFonts w:ascii="Times New Roman" w:hAnsi="Times New Roman"/>
                <w:i/>
                <w:sz w:val="20"/>
                <w:lang w:eastAsia="zh-CN"/>
              </w:rPr>
              <w:t>Attachment B)</w:t>
            </w:r>
            <w:r w:rsidRPr="00452825">
              <w:rPr>
                <w:rFonts w:ascii="Times New Roman" w:hAnsi="Times New Roman"/>
                <w:sz w:val="20"/>
                <w:lang w:eastAsia="zh-CN"/>
              </w:rPr>
              <w:t>.</w:t>
            </w:r>
          </w:p>
        </w:tc>
      </w:tr>
      <w:tr w:rsidR="00C93579" w:rsidRPr="0063644E" w:rsidTr="00C93579">
        <w:trPr>
          <w:cantSplit/>
        </w:trPr>
        <w:tc>
          <w:tcPr>
            <w:tcW w:w="1015" w:type="pct"/>
            <w:shd w:val="clear" w:color="auto" w:fill="auto"/>
            <w:vAlign w:val="center"/>
          </w:tcPr>
          <w:p w:rsidR="00C93579" w:rsidRDefault="00C93579">
            <w:pPr>
              <w:pStyle w:val="PlainText"/>
              <w:spacing w:after="0" w:line="240" w:lineRule="auto"/>
              <w:ind w:firstLine="0"/>
              <w:rPr>
                <w:rFonts w:ascii="Times New Roman" w:hAnsi="Times New Roman"/>
                <w:sz w:val="20"/>
                <w:lang w:eastAsia="zh-CN"/>
              </w:rPr>
            </w:pPr>
            <w:r w:rsidRPr="00E558BB">
              <w:rPr>
                <w:rFonts w:ascii="Times New Roman" w:hAnsi="Times New Roman"/>
                <w:sz w:val="20"/>
                <w:lang w:eastAsia="zh-CN"/>
              </w:rPr>
              <w:t>Semi-Structured Interviews</w:t>
            </w:r>
          </w:p>
        </w:tc>
        <w:tc>
          <w:tcPr>
            <w:tcW w:w="1098" w:type="pct"/>
            <w:shd w:val="clear" w:color="auto" w:fill="auto"/>
            <w:vAlign w:val="center"/>
          </w:tcPr>
          <w:p w:rsidR="00C93579" w:rsidRPr="00E558BB" w:rsidRDefault="00C93579" w:rsidP="00402C6C">
            <w:pPr>
              <w:pStyle w:val="PlainText"/>
              <w:spacing w:after="0" w:line="240" w:lineRule="auto"/>
              <w:ind w:firstLine="0"/>
              <w:rPr>
                <w:rFonts w:ascii="Times New Roman" w:hAnsi="Times New Roman"/>
                <w:sz w:val="20"/>
                <w:lang w:eastAsia="zh-CN"/>
              </w:rPr>
            </w:pPr>
            <w:r w:rsidRPr="00E558BB">
              <w:rPr>
                <w:rFonts w:ascii="Times New Roman" w:hAnsi="Times New Roman"/>
                <w:sz w:val="20"/>
                <w:lang w:eastAsia="zh-CN"/>
              </w:rPr>
              <w:t>Post</w:t>
            </w:r>
          </w:p>
        </w:tc>
        <w:tc>
          <w:tcPr>
            <w:tcW w:w="605" w:type="pct"/>
            <w:shd w:val="clear" w:color="auto" w:fill="auto"/>
            <w:vAlign w:val="center"/>
          </w:tcPr>
          <w:p w:rsidR="00C93579" w:rsidRPr="00E558BB" w:rsidRDefault="00C93579" w:rsidP="00402C6C">
            <w:pPr>
              <w:pStyle w:val="PlainText"/>
              <w:spacing w:after="0" w:line="240" w:lineRule="auto"/>
              <w:ind w:firstLine="0"/>
              <w:jc w:val="center"/>
              <w:rPr>
                <w:rFonts w:ascii="Times New Roman" w:hAnsi="Times New Roman"/>
                <w:sz w:val="20"/>
                <w:lang w:eastAsia="zh-CN"/>
              </w:rPr>
            </w:pPr>
            <w:r w:rsidRPr="00E558BB">
              <w:rPr>
                <w:rFonts w:ascii="Times New Roman" w:hAnsi="Times New Roman"/>
                <w:sz w:val="20"/>
                <w:lang w:eastAsia="zh-CN"/>
              </w:rPr>
              <w:t>60</w:t>
            </w:r>
          </w:p>
        </w:tc>
        <w:tc>
          <w:tcPr>
            <w:tcW w:w="2282" w:type="pct"/>
            <w:shd w:val="clear" w:color="auto" w:fill="auto"/>
            <w:vAlign w:val="center"/>
          </w:tcPr>
          <w:p w:rsidR="00C93579" w:rsidRPr="00E558BB" w:rsidRDefault="00C93579" w:rsidP="00402C6C">
            <w:pPr>
              <w:pStyle w:val="PlainText"/>
              <w:spacing w:after="0" w:line="240" w:lineRule="auto"/>
              <w:ind w:firstLine="0"/>
              <w:rPr>
                <w:rFonts w:ascii="Times New Roman" w:hAnsi="Times New Roman"/>
                <w:sz w:val="20"/>
                <w:lang w:eastAsia="zh-CN"/>
              </w:rPr>
            </w:pPr>
            <w:r w:rsidRPr="00E558BB">
              <w:rPr>
                <w:rFonts w:ascii="Times New Roman" w:hAnsi="Times New Roman"/>
                <w:sz w:val="20"/>
                <w:lang w:eastAsia="zh-CN"/>
              </w:rPr>
              <w:t xml:space="preserve">Audio recordings (and subsequent transcripts) of interview conversations. </w:t>
            </w:r>
            <w:r>
              <w:rPr>
                <w:rFonts w:ascii="Times New Roman" w:hAnsi="Times New Roman"/>
                <w:sz w:val="20"/>
                <w:lang w:eastAsia="zh-CN"/>
              </w:rPr>
              <w:t xml:space="preserve">The </w:t>
            </w:r>
            <w:r w:rsidRPr="002B2B11">
              <w:rPr>
                <w:rFonts w:ascii="Times New Roman" w:hAnsi="Times New Roman"/>
                <w:sz w:val="20"/>
                <w:lang w:eastAsia="zh-CN"/>
              </w:rPr>
              <w:t>Semi-Structured Interview Guide</w:t>
            </w:r>
            <w:r w:rsidRPr="002B2B11" w:rsidDel="002B2B11">
              <w:rPr>
                <w:rFonts w:ascii="Times New Roman" w:hAnsi="Times New Roman"/>
                <w:sz w:val="20"/>
                <w:lang w:eastAsia="zh-CN"/>
              </w:rPr>
              <w:t xml:space="preserve"> </w:t>
            </w:r>
            <w:r w:rsidRPr="00E558BB">
              <w:rPr>
                <w:rFonts w:ascii="Times New Roman" w:hAnsi="Times New Roman"/>
                <w:sz w:val="20"/>
                <w:lang w:eastAsia="zh-CN"/>
              </w:rPr>
              <w:t xml:space="preserve">is provided in </w:t>
            </w:r>
            <w:r w:rsidRPr="00E558BB">
              <w:rPr>
                <w:rFonts w:ascii="Times New Roman" w:hAnsi="Times New Roman"/>
                <w:i/>
                <w:sz w:val="20"/>
                <w:lang w:eastAsia="zh-CN"/>
              </w:rPr>
              <w:t>Attachment C</w:t>
            </w:r>
            <w:r w:rsidRPr="00E558BB">
              <w:rPr>
                <w:rFonts w:ascii="Times New Roman" w:hAnsi="Times New Roman"/>
                <w:sz w:val="20"/>
                <w:lang w:eastAsia="zh-CN"/>
              </w:rPr>
              <w:t>.</w:t>
            </w:r>
          </w:p>
        </w:tc>
      </w:tr>
      <w:tr w:rsidR="00C93579" w:rsidRPr="0063644E" w:rsidTr="00C93579">
        <w:trPr>
          <w:cantSplit/>
        </w:trPr>
        <w:tc>
          <w:tcPr>
            <w:tcW w:w="1015" w:type="pct"/>
            <w:shd w:val="clear" w:color="auto" w:fill="auto"/>
            <w:vAlign w:val="center"/>
          </w:tcPr>
          <w:p w:rsidR="00C93579" w:rsidRPr="00E558BB" w:rsidRDefault="00C93579" w:rsidP="00402C6C">
            <w:pPr>
              <w:pStyle w:val="PlainText"/>
              <w:spacing w:after="0" w:line="240" w:lineRule="auto"/>
              <w:ind w:firstLine="0"/>
              <w:rPr>
                <w:rFonts w:ascii="Times New Roman" w:hAnsi="Times New Roman"/>
                <w:sz w:val="20"/>
                <w:lang w:eastAsia="zh-CN"/>
              </w:rPr>
            </w:pPr>
            <w:r w:rsidRPr="00E558BB">
              <w:rPr>
                <w:rFonts w:ascii="Times New Roman" w:hAnsi="Times New Roman"/>
                <w:sz w:val="20"/>
                <w:lang w:eastAsia="zh-CN"/>
              </w:rPr>
              <w:t>Focus Groups</w:t>
            </w:r>
          </w:p>
        </w:tc>
        <w:tc>
          <w:tcPr>
            <w:tcW w:w="1098" w:type="pct"/>
            <w:shd w:val="clear" w:color="auto" w:fill="auto"/>
            <w:vAlign w:val="center"/>
          </w:tcPr>
          <w:p w:rsidR="00C93579" w:rsidRPr="00E558BB" w:rsidRDefault="00C93579" w:rsidP="00402C6C">
            <w:pPr>
              <w:pStyle w:val="PlainText"/>
              <w:spacing w:after="0" w:line="240" w:lineRule="auto"/>
              <w:ind w:firstLine="0"/>
              <w:rPr>
                <w:rFonts w:ascii="Times New Roman" w:hAnsi="Times New Roman"/>
                <w:sz w:val="20"/>
                <w:lang w:eastAsia="zh-CN"/>
              </w:rPr>
            </w:pPr>
            <w:r w:rsidRPr="00E558BB">
              <w:rPr>
                <w:rFonts w:ascii="Times New Roman" w:hAnsi="Times New Roman"/>
                <w:sz w:val="20"/>
                <w:lang w:eastAsia="zh-CN"/>
              </w:rPr>
              <w:t>Post</w:t>
            </w:r>
          </w:p>
        </w:tc>
        <w:tc>
          <w:tcPr>
            <w:tcW w:w="605" w:type="pct"/>
            <w:shd w:val="clear" w:color="auto" w:fill="auto"/>
            <w:vAlign w:val="center"/>
          </w:tcPr>
          <w:p w:rsidR="00C93579" w:rsidRPr="00E558BB" w:rsidRDefault="00C93579" w:rsidP="00402C6C">
            <w:pPr>
              <w:pStyle w:val="PlainText"/>
              <w:spacing w:after="0" w:line="240" w:lineRule="auto"/>
              <w:ind w:firstLine="0"/>
              <w:jc w:val="center"/>
              <w:rPr>
                <w:rFonts w:ascii="Times New Roman" w:hAnsi="Times New Roman"/>
                <w:sz w:val="20"/>
                <w:lang w:eastAsia="zh-CN"/>
              </w:rPr>
            </w:pPr>
            <w:r>
              <w:rPr>
                <w:rFonts w:ascii="Times New Roman" w:hAnsi="Times New Roman"/>
                <w:sz w:val="20"/>
                <w:lang w:eastAsia="zh-CN"/>
              </w:rPr>
              <w:t>60</w:t>
            </w:r>
          </w:p>
        </w:tc>
        <w:tc>
          <w:tcPr>
            <w:tcW w:w="2282" w:type="pct"/>
            <w:shd w:val="clear" w:color="auto" w:fill="auto"/>
            <w:vAlign w:val="center"/>
          </w:tcPr>
          <w:p w:rsidR="00C93579" w:rsidRPr="00E558BB" w:rsidRDefault="00C93579" w:rsidP="00C546AC">
            <w:pPr>
              <w:pStyle w:val="PlainText"/>
              <w:spacing w:after="0" w:line="240" w:lineRule="auto"/>
              <w:ind w:firstLine="0"/>
              <w:rPr>
                <w:rFonts w:ascii="Times New Roman" w:hAnsi="Times New Roman"/>
                <w:sz w:val="20"/>
                <w:lang w:eastAsia="zh-CN"/>
              </w:rPr>
            </w:pPr>
            <w:r w:rsidRPr="00E558BB">
              <w:rPr>
                <w:rFonts w:ascii="Times New Roman" w:hAnsi="Times New Roman"/>
                <w:sz w:val="20"/>
                <w:lang w:eastAsia="zh-CN"/>
              </w:rPr>
              <w:t>Audio recordings (and subsequent transcripts) of panel discussions during member checking sessions.</w:t>
            </w:r>
            <w:r w:rsidRPr="00E558BB">
              <w:rPr>
                <w:rFonts w:ascii="Times New Roman" w:hAnsi="Times New Roman"/>
                <w:sz w:val="20"/>
              </w:rPr>
              <w:t xml:space="preserve"> </w:t>
            </w:r>
            <w:r w:rsidRPr="00E558BB">
              <w:rPr>
                <w:rFonts w:ascii="Times New Roman" w:hAnsi="Times New Roman"/>
                <w:sz w:val="20"/>
                <w:lang w:eastAsia="zh-CN"/>
              </w:rPr>
              <w:t xml:space="preserve">The </w:t>
            </w:r>
            <w:r w:rsidRPr="002B2B11">
              <w:rPr>
                <w:rFonts w:ascii="Times New Roman" w:hAnsi="Times New Roman"/>
                <w:sz w:val="20"/>
                <w:lang w:eastAsia="zh-CN"/>
              </w:rPr>
              <w:t>Focus Group Guide</w:t>
            </w:r>
            <w:r w:rsidRPr="002B2B11" w:rsidDel="002B2B11">
              <w:rPr>
                <w:rFonts w:ascii="Times New Roman" w:hAnsi="Times New Roman"/>
                <w:sz w:val="20"/>
                <w:lang w:eastAsia="zh-CN"/>
              </w:rPr>
              <w:t xml:space="preserve"> </w:t>
            </w:r>
            <w:r w:rsidRPr="00E558BB">
              <w:rPr>
                <w:rFonts w:ascii="Times New Roman" w:hAnsi="Times New Roman"/>
                <w:sz w:val="20"/>
                <w:lang w:eastAsia="zh-CN"/>
              </w:rPr>
              <w:t xml:space="preserve">is provided </w:t>
            </w:r>
            <w:r>
              <w:rPr>
                <w:rFonts w:ascii="Times New Roman" w:hAnsi="Times New Roman"/>
                <w:sz w:val="20"/>
                <w:lang w:eastAsia="zh-CN"/>
              </w:rPr>
              <w:t>as</w:t>
            </w:r>
            <w:r w:rsidRPr="00E558BB">
              <w:rPr>
                <w:rFonts w:ascii="Times New Roman" w:hAnsi="Times New Roman"/>
                <w:sz w:val="20"/>
                <w:lang w:eastAsia="zh-CN"/>
              </w:rPr>
              <w:t xml:space="preserve"> </w:t>
            </w:r>
            <w:r w:rsidRPr="00E558BB">
              <w:rPr>
                <w:rFonts w:ascii="Times New Roman" w:hAnsi="Times New Roman"/>
                <w:i/>
                <w:sz w:val="20"/>
                <w:lang w:eastAsia="zh-CN"/>
              </w:rPr>
              <w:t>Attachment D</w:t>
            </w:r>
            <w:r w:rsidRPr="00E558BB">
              <w:rPr>
                <w:rFonts w:ascii="Times New Roman" w:hAnsi="Times New Roman"/>
                <w:sz w:val="20"/>
                <w:lang w:eastAsia="zh-CN"/>
              </w:rPr>
              <w:t>.</w:t>
            </w:r>
          </w:p>
        </w:tc>
      </w:tr>
      <w:tr w:rsidR="00C93579" w:rsidRPr="0063644E" w:rsidTr="00C93579">
        <w:trPr>
          <w:cantSplit/>
        </w:trPr>
        <w:tc>
          <w:tcPr>
            <w:tcW w:w="1015" w:type="pct"/>
            <w:shd w:val="clear" w:color="auto" w:fill="auto"/>
            <w:vAlign w:val="center"/>
          </w:tcPr>
          <w:p w:rsidR="00C93579" w:rsidRPr="00E558BB" w:rsidRDefault="00C93579" w:rsidP="00402C6C">
            <w:pPr>
              <w:pStyle w:val="PlainText"/>
              <w:spacing w:after="0" w:line="240" w:lineRule="auto"/>
              <w:ind w:firstLine="0"/>
              <w:rPr>
                <w:rFonts w:ascii="Times New Roman" w:hAnsi="Times New Roman"/>
                <w:b/>
                <w:sz w:val="20"/>
                <w:lang w:eastAsia="zh-CN"/>
              </w:rPr>
            </w:pPr>
            <w:r w:rsidRPr="00E558BB">
              <w:rPr>
                <w:rFonts w:ascii="Times New Roman" w:hAnsi="Times New Roman"/>
                <w:b/>
                <w:sz w:val="20"/>
                <w:lang w:eastAsia="zh-CN"/>
              </w:rPr>
              <w:t>Total Respondent Universe</w:t>
            </w:r>
          </w:p>
        </w:tc>
        <w:tc>
          <w:tcPr>
            <w:tcW w:w="1098" w:type="pct"/>
            <w:shd w:val="clear" w:color="auto" w:fill="auto"/>
            <w:vAlign w:val="center"/>
          </w:tcPr>
          <w:p w:rsidR="00C93579" w:rsidRPr="00E558BB" w:rsidRDefault="00C93579" w:rsidP="00402C6C">
            <w:pPr>
              <w:pStyle w:val="PlainText"/>
              <w:spacing w:after="0" w:line="240" w:lineRule="auto"/>
              <w:ind w:firstLine="0"/>
              <w:rPr>
                <w:rFonts w:ascii="Times New Roman" w:hAnsi="Times New Roman"/>
                <w:sz w:val="20"/>
                <w:lang w:eastAsia="zh-CN"/>
              </w:rPr>
            </w:pPr>
            <w:r w:rsidRPr="00E558BB">
              <w:rPr>
                <w:rFonts w:ascii="Times New Roman" w:hAnsi="Times New Roman"/>
                <w:sz w:val="20"/>
                <w:lang w:eastAsia="zh-CN"/>
              </w:rPr>
              <w:t>Pre, During, Post</w:t>
            </w:r>
          </w:p>
        </w:tc>
        <w:tc>
          <w:tcPr>
            <w:tcW w:w="605" w:type="pct"/>
            <w:shd w:val="clear" w:color="auto" w:fill="auto"/>
            <w:vAlign w:val="center"/>
          </w:tcPr>
          <w:p w:rsidR="00C93579" w:rsidRPr="00E558BB" w:rsidRDefault="00C93579" w:rsidP="00402C6C">
            <w:pPr>
              <w:pStyle w:val="PlainText"/>
              <w:spacing w:after="0" w:line="240" w:lineRule="auto"/>
              <w:ind w:firstLine="0"/>
              <w:jc w:val="center"/>
              <w:rPr>
                <w:rFonts w:ascii="Times New Roman" w:hAnsi="Times New Roman"/>
                <w:sz w:val="20"/>
                <w:lang w:eastAsia="zh-CN"/>
              </w:rPr>
            </w:pPr>
            <w:r>
              <w:rPr>
                <w:rFonts w:ascii="Times New Roman" w:hAnsi="Times New Roman"/>
                <w:sz w:val="20"/>
                <w:lang w:eastAsia="zh-CN"/>
              </w:rPr>
              <w:t>6</w:t>
            </w:r>
            <w:r w:rsidRPr="00E558BB">
              <w:rPr>
                <w:rFonts w:ascii="Times New Roman" w:hAnsi="Times New Roman"/>
                <w:sz w:val="20"/>
                <w:lang w:eastAsia="zh-CN"/>
              </w:rPr>
              <w:t>0</w:t>
            </w:r>
          </w:p>
        </w:tc>
        <w:tc>
          <w:tcPr>
            <w:tcW w:w="2282" w:type="pct"/>
            <w:shd w:val="clear" w:color="auto" w:fill="auto"/>
            <w:vAlign w:val="center"/>
          </w:tcPr>
          <w:p w:rsidR="00C93579" w:rsidRPr="00E558BB" w:rsidRDefault="00C93579" w:rsidP="00402C6C">
            <w:pPr>
              <w:pStyle w:val="PlainText"/>
              <w:spacing w:after="0" w:line="240" w:lineRule="auto"/>
              <w:ind w:firstLine="0"/>
              <w:rPr>
                <w:rFonts w:ascii="Times New Roman" w:hAnsi="Times New Roman"/>
                <w:sz w:val="20"/>
                <w:lang w:eastAsia="zh-CN"/>
              </w:rPr>
            </w:pPr>
          </w:p>
        </w:tc>
      </w:tr>
    </w:tbl>
    <w:p w:rsidR="00C4111A" w:rsidRPr="00E558BB" w:rsidRDefault="00C4111A" w:rsidP="00015725">
      <w:pPr>
        <w:spacing w:after="240"/>
        <w:rPr>
          <w:b/>
        </w:rPr>
      </w:pPr>
    </w:p>
    <w:p w:rsidR="004A6EA1" w:rsidRPr="00AD19AA" w:rsidRDefault="00C546AC" w:rsidP="00AD19AA">
      <w:pPr>
        <w:spacing w:after="240"/>
        <w:rPr>
          <w:b/>
        </w:rPr>
      </w:pPr>
      <w:r>
        <w:rPr>
          <w:b/>
        </w:rPr>
        <w:t>Staff Observations</w:t>
      </w:r>
    </w:p>
    <w:p w:rsidR="004A6EA1" w:rsidRDefault="00C661F2" w:rsidP="00DA71FA">
      <w:pPr>
        <w:rPr>
          <w:lang w:eastAsia="zh-CN"/>
        </w:rPr>
      </w:pPr>
      <w:r w:rsidRPr="00E558BB">
        <w:t xml:space="preserve">All clinic staff members at the six practices will be asked to participate </w:t>
      </w:r>
      <w:r w:rsidR="00812124" w:rsidRPr="00E558BB">
        <w:t>and a total of 60 individuals are</w:t>
      </w:r>
      <w:r w:rsidRPr="00E558BB">
        <w:t xml:space="preserve"> expected to be observed in this </w:t>
      </w:r>
      <w:r w:rsidR="00FA65AA">
        <w:t>component</w:t>
      </w:r>
      <w:r w:rsidRPr="00E558BB">
        <w:t xml:space="preserve"> of the study. </w:t>
      </w:r>
      <w:r w:rsidR="00FA65AA" w:rsidRPr="00E558BB">
        <w:t xml:space="preserve">Each </w:t>
      </w:r>
      <w:r w:rsidR="00FA65AA">
        <w:t>observer</w:t>
      </w:r>
      <w:r w:rsidR="00FA65AA" w:rsidRPr="00E558BB">
        <w:t xml:space="preserve"> </w:t>
      </w:r>
      <w:r w:rsidR="00FA65AA" w:rsidRPr="00E558BB">
        <w:rPr>
          <w:rFonts w:eastAsia="SimSun"/>
          <w:lang w:eastAsia="zh-CN"/>
        </w:rPr>
        <w:t xml:space="preserve">will, in general, observe two clinicians/staff per day. Each session shadowing the same individual will last </w:t>
      </w:r>
      <w:r w:rsidR="00FA65AA">
        <w:rPr>
          <w:rFonts w:eastAsia="SimSun"/>
          <w:lang w:eastAsia="zh-CN"/>
        </w:rPr>
        <w:t xml:space="preserve">at most </w:t>
      </w:r>
      <w:r w:rsidR="00FA65AA" w:rsidRPr="00E558BB">
        <w:rPr>
          <w:rFonts w:eastAsia="SimSun"/>
          <w:lang w:eastAsia="zh-CN"/>
        </w:rPr>
        <w:t xml:space="preserve">two hours. </w:t>
      </w:r>
      <w:r w:rsidR="00FA65AA">
        <w:rPr>
          <w:rFonts w:eastAsia="SimSun"/>
          <w:lang w:eastAsia="zh-CN"/>
        </w:rPr>
        <w:t xml:space="preserve">It may conclude sooner if </w:t>
      </w:r>
      <w:r w:rsidR="00FA65AA">
        <w:t>t</w:t>
      </w:r>
      <w:r w:rsidR="00575250" w:rsidRPr="00E558BB">
        <w:t xml:space="preserve">he volume of observation data is deemed sufficient, i.e. the number of incidents of interest has diminished to such a level that </w:t>
      </w:r>
      <w:r w:rsidR="00FA65AA">
        <w:t xml:space="preserve">the observer is </w:t>
      </w:r>
      <w:r w:rsidR="00575250" w:rsidRPr="00E558BB">
        <w:t xml:space="preserve">confident additional data collection would </w:t>
      </w:r>
      <w:r w:rsidR="00812124" w:rsidRPr="00E558BB">
        <w:t xml:space="preserve">not </w:t>
      </w:r>
      <w:r w:rsidR="00575250" w:rsidRPr="00E558BB">
        <w:t>likely lead to additional insights</w:t>
      </w:r>
      <w:r w:rsidR="00341371">
        <w:t xml:space="preserve">, otherwise referred to as </w:t>
      </w:r>
      <w:r w:rsidR="00575250" w:rsidRPr="00E558BB">
        <w:t>“theoretical saturation”.</w:t>
      </w:r>
      <w:hyperlink w:anchor="_ENREF_5" w:tooltip="Patton, 2002 #562" w:history="1">
        <w:r w:rsidR="00E76CBB" w:rsidRPr="00E558BB">
          <w:fldChar w:fldCharType="begin"/>
        </w:r>
        <w:r w:rsidR="00341371" w:rsidRPr="00E558BB">
          <w:instrText xml:space="preserve"> ADDIN EN.CITE &lt;EndNote&gt;&lt;Cite&gt;&lt;Author&gt;Patton&lt;/Author&gt;&lt;Year&gt;2002&lt;/Year&gt;&lt;RecNum&gt;562&lt;/RecNum&gt;&lt;DisplayText&gt;&lt;style face="superscript"&gt;5&lt;/style&gt;&lt;/DisplayText&gt;&lt;record&gt;&lt;rec-number&gt;562&lt;/rec-number&gt;&lt;foreign-keys&gt;&lt;key app="EN" db-id="9satewt98xt2alewez9xtzzwr9xa0tssdxts"&gt;562&lt;/key&gt;&lt;/foreign-keys&gt;&lt;ref-type name="Book"&gt;6&lt;/ref-type&gt;&lt;contributors&gt;&lt;authors&gt;&lt;author&gt;Patton, MQ&lt;/author&gt;&lt;/authors&gt;&lt;/contributors&gt;&lt;titles&gt;&lt;title&gt;Qualitative Research &amp;amp; Evaluation Methods&lt;/title&gt;&lt;/titles&gt;&lt;edition&gt;3rd&lt;/edition&gt;&lt;dates&gt;&lt;year&gt;2002&lt;/year&gt;&lt;/dates&gt;&lt;pub-location&gt;Thousand Oaks, CA&lt;/pub-location&gt;&lt;publisher&gt;SAGE Publications&lt;/publisher&gt;&lt;urls&gt;&lt;/urls&gt;&lt;/record&gt;&lt;/Cite&gt;&lt;/EndNote&gt;</w:instrText>
        </w:r>
        <w:r w:rsidR="00E76CBB" w:rsidRPr="00E558BB">
          <w:fldChar w:fldCharType="separate"/>
        </w:r>
        <w:r w:rsidR="00341371" w:rsidRPr="00E558BB">
          <w:rPr>
            <w:noProof/>
            <w:vertAlign w:val="superscript"/>
          </w:rPr>
          <w:t>5</w:t>
        </w:r>
        <w:r w:rsidR="00E76CBB" w:rsidRPr="00E558BB">
          <w:fldChar w:fldCharType="end"/>
        </w:r>
      </w:hyperlink>
      <w:r w:rsidR="00C44885" w:rsidRPr="00C44885">
        <w:t xml:space="preserve"> </w:t>
      </w:r>
    </w:p>
    <w:p w:rsidR="004A6EA1" w:rsidRDefault="004A6EA1">
      <w:pPr>
        <w:ind w:left="360"/>
      </w:pPr>
    </w:p>
    <w:p w:rsidR="004A6EA1" w:rsidRDefault="00ED5862" w:rsidP="00DA71FA">
      <w:pPr>
        <w:spacing w:after="240"/>
        <w:rPr>
          <w:b/>
        </w:rPr>
      </w:pPr>
      <w:r w:rsidRPr="00E558BB">
        <w:rPr>
          <w:b/>
        </w:rPr>
        <w:t>Before–After Time and Motion Study</w:t>
      </w:r>
    </w:p>
    <w:p w:rsidR="004A6EA1" w:rsidRDefault="00341371" w:rsidP="00DA71FA">
      <w:pPr>
        <w:pStyle w:val="PlainText"/>
        <w:spacing w:after="0" w:line="240" w:lineRule="auto"/>
        <w:ind w:firstLine="0"/>
        <w:rPr>
          <w:rFonts w:ascii="Times New Roman" w:hAnsi="Times New Roman"/>
          <w:sz w:val="24"/>
          <w:szCs w:val="24"/>
        </w:rPr>
      </w:pPr>
      <w:r>
        <w:rPr>
          <w:rFonts w:ascii="Times New Roman" w:hAnsi="Times New Roman"/>
          <w:sz w:val="24"/>
          <w:szCs w:val="24"/>
        </w:rPr>
        <w:t>A</w:t>
      </w:r>
      <w:r w:rsidR="003F7C02" w:rsidRPr="009D00FB">
        <w:rPr>
          <w:rFonts w:ascii="Times New Roman" w:hAnsi="Times New Roman"/>
          <w:sz w:val="24"/>
          <w:szCs w:val="24"/>
        </w:rPr>
        <w:t xml:space="preserve"> </w:t>
      </w:r>
      <w:r w:rsidR="003F7C02" w:rsidRPr="00A0125A">
        <w:rPr>
          <w:rFonts w:ascii="Times New Roman" w:hAnsi="Times New Roman"/>
          <w:sz w:val="24"/>
          <w:szCs w:val="24"/>
        </w:rPr>
        <w:t>purposive total sample of</w:t>
      </w:r>
      <w:r w:rsidR="00716AE2">
        <w:rPr>
          <w:rFonts w:ascii="Times New Roman" w:hAnsi="Times New Roman"/>
          <w:sz w:val="24"/>
          <w:szCs w:val="24"/>
        </w:rPr>
        <w:t xml:space="preserve"> up to</w:t>
      </w:r>
      <w:r w:rsidR="003F7C02" w:rsidRPr="00A0125A">
        <w:rPr>
          <w:rFonts w:ascii="Times New Roman" w:hAnsi="Times New Roman"/>
          <w:sz w:val="24"/>
          <w:szCs w:val="24"/>
        </w:rPr>
        <w:t xml:space="preserve"> 9 clinicians</w:t>
      </w:r>
      <w:r w:rsidR="003F7C02" w:rsidRPr="00D747A4">
        <w:rPr>
          <w:rFonts w:ascii="Times New Roman" w:hAnsi="Times New Roman"/>
          <w:sz w:val="24"/>
          <w:szCs w:val="24"/>
        </w:rPr>
        <w:t xml:space="preserve"> </w:t>
      </w:r>
      <w:r w:rsidR="003F7C02" w:rsidRPr="009D00FB">
        <w:rPr>
          <w:rFonts w:ascii="Times New Roman" w:hAnsi="Times New Roman"/>
          <w:sz w:val="24"/>
          <w:szCs w:val="24"/>
        </w:rPr>
        <w:t xml:space="preserve">and other clinic personnel from each of the 6 study practices will be invited to participate in the </w:t>
      </w:r>
      <w:r w:rsidR="00FA65AA">
        <w:rPr>
          <w:rFonts w:ascii="Times New Roman" w:hAnsi="Times New Roman"/>
          <w:sz w:val="24"/>
          <w:szCs w:val="24"/>
        </w:rPr>
        <w:t>B</w:t>
      </w:r>
      <w:r w:rsidR="003F7C02" w:rsidRPr="009D00FB">
        <w:rPr>
          <w:rFonts w:ascii="Times New Roman" w:hAnsi="Times New Roman"/>
          <w:sz w:val="24"/>
          <w:szCs w:val="24"/>
        </w:rPr>
        <w:t>efore-</w:t>
      </w:r>
      <w:r w:rsidR="00FA65AA">
        <w:rPr>
          <w:rFonts w:ascii="Times New Roman" w:hAnsi="Times New Roman"/>
          <w:sz w:val="24"/>
          <w:szCs w:val="24"/>
        </w:rPr>
        <w:t>A</w:t>
      </w:r>
      <w:r w:rsidR="003F7C02" w:rsidRPr="009D00FB">
        <w:rPr>
          <w:rFonts w:ascii="Times New Roman" w:hAnsi="Times New Roman"/>
          <w:sz w:val="24"/>
          <w:szCs w:val="24"/>
        </w:rPr>
        <w:t xml:space="preserve">fter </w:t>
      </w:r>
      <w:r w:rsidR="00FA65AA">
        <w:rPr>
          <w:rFonts w:ascii="Times New Roman" w:hAnsi="Times New Roman"/>
          <w:sz w:val="24"/>
          <w:szCs w:val="24"/>
        </w:rPr>
        <w:t>T</w:t>
      </w:r>
      <w:r w:rsidR="003F7C02" w:rsidRPr="009D00FB">
        <w:rPr>
          <w:rFonts w:ascii="Times New Roman" w:hAnsi="Times New Roman"/>
          <w:sz w:val="24"/>
          <w:szCs w:val="24"/>
        </w:rPr>
        <w:t xml:space="preserve">ime and </w:t>
      </w:r>
      <w:r w:rsidR="00FA65AA">
        <w:rPr>
          <w:rFonts w:ascii="Times New Roman" w:hAnsi="Times New Roman"/>
          <w:sz w:val="24"/>
          <w:szCs w:val="24"/>
        </w:rPr>
        <w:t>M</w:t>
      </w:r>
      <w:r w:rsidR="003F7C02" w:rsidRPr="009D00FB">
        <w:rPr>
          <w:rFonts w:ascii="Times New Roman" w:hAnsi="Times New Roman"/>
          <w:sz w:val="24"/>
          <w:szCs w:val="24"/>
        </w:rPr>
        <w:t xml:space="preserve">otion study (T&amp;M study), for a total of </w:t>
      </w:r>
      <w:r w:rsidR="002B3029">
        <w:rPr>
          <w:rFonts w:ascii="Times New Roman" w:hAnsi="Times New Roman"/>
          <w:sz w:val="24"/>
          <w:szCs w:val="24"/>
        </w:rPr>
        <w:t xml:space="preserve">up to </w:t>
      </w:r>
      <w:r w:rsidR="004F0BF2" w:rsidRPr="009D00FB">
        <w:rPr>
          <w:rFonts w:ascii="Times New Roman" w:hAnsi="Times New Roman"/>
          <w:sz w:val="24"/>
          <w:szCs w:val="24"/>
        </w:rPr>
        <w:t>5</w:t>
      </w:r>
      <w:r w:rsidR="004F0BF2">
        <w:rPr>
          <w:rFonts w:ascii="Times New Roman" w:hAnsi="Times New Roman"/>
          <w:sz w:val="24"/>
          <w:szCs w:val="24"/>
        </w:rPr>
        <w:t>4</w:t>
      </w:r>
      <w:r w:rsidR="00A0125A">
        <w:rPr>
          <w:rFonts w:ascii="Times New Roman" w:hAnsi="Times New Roman"/>
          <w:sz w:val="24"/>
          <w:szCs w:val="24"/>
        </w:rPr>
        <w:t xml:space="preserve"> </w:t>
      </w:r>
      <w:r w:rsidR="003F7C02" w:rsidRPr="009D00FB">
        <w:rPr>
          <w:rFonts w:ascii="Times New Roman" w:hAnsi="Times New Roman"/>
          <w:sz w:val="24"/>
          <w:szCs w:val="24"/>
        </w:rPr>
        <w:t xml:space="preserve">participants across the six </w:t>
      </w:r>
      <w:r>
        <w:rPr>
          <w:rFonts w:ascii="Times New Roman" w:hAnsi="Times New Roman"/>
          <w:sz w:val="24"/>
          <w:szCs w:val="24"/>
        </w:rPr>
        <w:t xml:space="preserve">study </w:t>
      </w:r>
      <w:r w:rsidR="003F7C02" w:rsidRPr="009D00FB">
        <w:rPr>
          <w:rFonts w:ascii="Times New Roman" w:hAnsi="Times New Roman"/>
          <w:sz w:val="24"/>
          <w:szCs w:val="24"/>
        </w:rPr>
        <w:t>practices.</w:t>
      </w:r>
      <w:r w:rsidR="00015725" w:rsidRPr="00E558BB">
        <w:t xml:space="preserve"> </w:t>
      </w:r>
      <w:r w:rsidR="00533A39" w:rsidRPr="00B560BB">
        <w:rPr>
          <w:rFonts w:ascii="Times New Roman" w:hAnsi="Times New Roman"/>
          <w:sz w:val="24"/>
          <w:szCs w:val="24"/>
        </w:rPr>
        <w:t xml:space="preserve">Currently, there is no gold standard with respect to the optimal sample size for T&amp;M studies. Therefore, the strategy is to include the maximum number of </w:t>
      </w:r>
      <w:r w:rsidR="009245B2">
        <w:rPr>
          <w:rFonts w:ascii="Times New Roman" w:hAnsi="Times New Roman"/>
          <w:sz w:val="24"/>
          <w:szCs w:val="24"/>
        </w:rPr>
        <w:t>subjects</w:t>
      </w:r>
      <w:r w:rsidR="00533A39" w:rsidRPr="00B560BB">
        <w:rPr>
          <w:rFonts w:ascii="Times New Roman" w:hAnsi="Times New Roman"/>
          <w:sz w:val="24"/>
          <w:szCs w:val="24"/>
        </w:rPr>
        <w:t>, and the maxi</w:t>
      </w:r>
      <w:r w:rsidR="00A0125A">
        <w:rPr>
          <w:rFonts w:ascii="Times New Roman" w:hAnsi="Times New Roman"/>
          <w:sz w:val="24"/>
          <w:szCs w:val="24"/>
        </w:rPr>
        <w:t>mum number of observation hours</w:t>
      </w:r>
      <w:r w:rsidR="00533A39" w:rsidRPr="00B560BB">
        <w:rPr>
          <w:rFonts w:ascii="Times New Roman" w:hAnsi="Times New Roman"/>
          <w:sz w:val="24"/>
          <w:szCs w:val="24"/>
        </w:rPr>
        <w:t>. This strategy is based on a general assumption that a larger sample size would lead to more comprehensive and more generalizable results.</w:t>
      </w:r>
      <w:r w:rsidR="00533A39">
        <w:rPr>
          <w:rFonts w:ascii="Times New Roman" w:hAnsi="Times New Roman"/>
          <w:b/>
          <w:sz w:val="24"/>
          <w:szCs w:val="24"/>
        </w:rPr>
        <w:t xml:space="preserve"> </w:t>
      </w:r>
      <w:r w:rsidR="00533A39" w:rsidRPr="00B560BB">
        <w:rPr>
          <w:rFonts w:ascii="Times New Roman" w:hAnsi="Times New Roman"/>
          <w:sz w:val="24"/>
          <w:szCs w:val="24"/>
        </w:rPr>
        <w:t>Compared to the T&amp;M studies identified in a literature review,</w:t>
      </w:r>
      <w:r w:rsidR="00E76CBB" w:rsidRPr="00B560BB">
        <w:rPr>
          <w:rFonts w:ascii="Times New Roman" w:hAnsi="Times New Roman"/>
          <w:sz w:val="24"/>
          <w:szCs w:val="24"/>
        </w:rPr>
        <w:fldChar w:fldCharType="begin">
          <w:fldData xml:space="preserve">PEVuZE5vdGU+PENpdGU+PEF1dGhvcj5aaGVuZzwvQXV0aG9yPjxZZWFyPjIwMTE8L1llYXI+PFJl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==
</w:fldData>
        </w:fldChar>
      </w:r>
      <w:r>
        <w:rPr>
          <w:rFonts w:ascii="Times New Roman" w:hAnsi="Times New Roman"/>
          <w:sz w:val="24"/>
          <w:szCs w:val="24"/>
        </w:rPr>
        <w:instrText xml:space="preserve"> ADDIN EN.CITE </w:instrText>
      </w:r>
      <w:r w:rsidR="00E76CBB">
        <w:rPr>
          <w:rFonts w:ascii="Times New Roman" w:hAnsi="Times New Roman"/>
          <w:sz w:val="24"/>
          <w:szCs w:val="24"/>
        </w:rPr>
        <w:fldChar w:fldCharType="begin">
          <w:fldData xml:space="preserve">PEVuZE5vdGU+PENpdGU+PEF1dGhvcj5aaGVuZzwvQXV0aG9yPjxZZWFyPjIwMTE8L1llYXI+PFJl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==
</w:fldData>
        </w:fldChar>
      </w:r>
      <w:r>
        <w:rPr>
          <w:rFonts w:ascii="Times New Roman" w:hAnsi="Times New Roman"/>
          <w:sz w:val="24"/>
          <w:szCs w:val="24"/>
        </w:rPr>
        <w:instrText xml:space="preserve"> ADDIN EN.CITE.DATA </w:instrText>
      </w:r>
      <w:r w:rsidR="00E76CBB">
        <w:rPr>
          <w:rFonts w:ascii="Times New Roman" w:hAnsi="Times New Roman"/>
          <w:sz w:val="24"/>
          <w:szCs w:val="24"/>
        </w:rPr>
      </w:r>
      <w:r w:rsidR="00E76CBB">
        <w:rPr>
          <w:rFonts w:ascii="Times New Roman" w:hAnsi="Times New Roman"/>
          <w:sz w:val="24"/>
          <w:szCs w:val="24"/>
        </w:rPr>
        <w:fldChar w:fldCharType="end"/>
      </w:r>
      <w:r w:rsidR="00E76CBB" w:rsidRPr="00B560BB">
        <w:rPr>
          <w:rFonts w:ascii="Times New Roman" w:hAnsi="Times New Roman"/>
          <w:sz w:val="24"/>
          <w:szCs w:val="24"/>
        </w:rPr>
      </w:r>
      <w:r w:rsidR="00E76CBB" w:rsidRPr="00B560BB">
        <w:rPr>
          <w:rFonts w:ascii="Times New Roman" w:hAnsi="Times New Roman"/>
          <w:sz w:val="24"/>
          <w:szCs w:val="24"/>
        </w:rPr>
        <w:fldChar w:fldCharType="separate"/>
      </w:r>
      <w:hyperlink w:anchor="_ENREF_6" w:tooltip="Zheng, 2011 #441" w:history="1">
        <w:r w:rsidRPr="00341371">
          <w:rPr>
            <w:rFonts w:ascii="Times New Roman" w:hAnsi="Times New Roman"/>
            <w:noProof/>
            <w:sz w:val="24"/>
            <w:szCs w:val="24"/>
            <w:vertAlign w:val="superscript"/>
          </w:rPr>
          <w:t>6</w:t>
        </w:r>
      </w:hyperlink>
      <w:r w:rsidRPr="00341371">
        <w:rPr>
          <w:rFonts w:ascii="Times New Roman" w:hAnsi="Times New Roman"/>
          <w:noProof/>
          <w:sz w:val="24"/>
          <w:szCs w:val="24"/>
          <w:vertAlign w:val="superscript"/>
        </w:rPr>
        <w:t>,</w:t>
      </w:r>
      <w:hyperlink w:anchor="_ENREF_7" w:tooltip="Zheng, 2010 #493" w:history="1">
        <w:r w:rsidRPr="00341371">
          <w:rPr>
            <w:rFonts w:ascii="Times New Roman" w:hAnsi="Times New Roman"/>
            <w:noProof/>
            <w:sz w:val="24"/>
            <w:szCs w:val="24"/>
            <w:vertAlign w:val="superscript"/>
          </w:rPr>
          <w:t>7</w:t>
        </w:r>
      </w:hyperlink>
      <w:r w:rsidR="00E76CBB" w:rsidRPr="00B560BB">
        <w:rPr>
          <w:rFonts w:ascii="Times New Roman" w:hAnsi="Times New Roman"/>
          <w:sz w:val="24"/>
          <w:szCs w:val="24"/>
        </w:rPr>
        <w:fldChar w:fldCharType="end"/>
      </w:r>
      <w:r w:rsidR="00533A39" w:rsidRPr="00B560BB">
        <w:rPr>
          <w:rFonts w:ascii="Times New Roman" w:hAnsi="Times New Roman"/>
          <w:sz w:val="24"/>
          <w:szCs w:val="24"/>
        </w:rPr>
        <w:t xml:space="preserve"> the sample size of this project will be the largest in terms of observation hours, and among the largest in terms of number of </w:t>
      </w:r>
      <w:r w:rsidR="009245B2">
        <w:rPr>
          <w:rFonts w:ascii="Times New Roman" w:hAnsi="Times New Roman"/>
          <w:sz w:val="24"/>
          <w:szCs w:val="24"/>
        </w:rPr>
        <w:t>subjects</w:t>
      </w:r>
      <w:r w:rsidR="00533A39" w:rsidRPr="00B560BB">
        <w:rPr>
          <w:rFonts w:ascii="Times New Roman" w:hAnsi="Times New Roman"/>
          <w:sz w:val="24"/>
          <w:szCs w:val="24"/>
        </w:rPr>
        <w:t xml:space="preserve">. </w:t>
      </w:r>
    </w:p>
    <w:p w:rsidR="004A6EA1" w:rsidRDefault="004A6EA1">
      <w:pPr>
        <w:pStyle w:val="PlainText"/>
        <w:spacing w:after="0" w:line="240" w:lineRule="auto"/>
        <w:ind w:left="360" w:firstLine="0"/>
        <w:rPr>
          <w:rFonts w:ascii="Times New Roman" w:hAnsi="Times New Roman"/>
          <w:b/>
          <w:sz w:val="24"/>
          <w:szCs w:val="24"/>
        </w:rPr>
      </w:pPr>
    </w:p>
    <w:p w:rsidR="002427DE" w:rsidRDefault="009245B2" w:rsidP="00DA71FA">
      <w:pPr>
        <w:spacing w:after="240"/>
      </w:pPr>
      <w:r>
        <w:t>Subjects</w:t>
      </w:r>
      <w:r w:rsidR="00015725" w:rsidRPr="00E558BB">
        <w:t xml:space="preserve"> will be selected to achieve a balanced sample representing key clinical roles and different levels of clinical experience and computer literacy. The T&amp;M study will enlist almost every primary care provider at the study practices. To identify the remaining participants (other types of clinicians and </w:t>
      </w:r>
      <w:r w:rsidR="005C16CB" w:rsidRPr="00E558BB">
        <w:t>clinic personnel</w:t>
      </w:r>
      <w:r w:rsidR="00015725" w:rsidRPr="00E558BB">
        <w:t xml:space="preserve">), </w:t>
      </w:r>
      <w:r w:rsidR="00E27D3D" w:rsidRPr="00E558BB">
        <w:t>study investigators</w:t>
      </w:r>
      <w:r w:rsidR="00015725" w:rsidRPr="00E558BB">
        <w:t xml:space="preserve"> will use a theoretical sampling approach.</w:t>
      </w:r>
      <w:hyperlink w:anchor="_ENREF_8" w:tooltip="Eisenhardt, 1989 #511" w:history="1">
        <w:r w:rsidR="00E76CBB">
          <w:fldChar w:fldCharType="begin"/>
        </w:r>
        <w:r w:rsidR="00341371">
          <w:instrText xml:space="preserve"> ADDIN EN.CITE &lt;EndNote&gt;&lt;Cite&gt;&lt;Author&gt;Eisenhardt&lt;/Author&gt;&lt;Year&gt;1989&lt;/Year&gt;&lt;RecNum&gt;511&lt;/RecNum&gt;&lt;DisplayText&gt;&lt;style face="superscript"&gt;8&lt;/style&gt;&lt;/DisplayText&gt;&lt;record&gt;&lt;rec-number&gt;511&lt;/rec-number&gt;&lt;foreign-keys&gt;&lt;key app="EN" db-id="9satewt98xt2alewez9xtzzwr9xa0tssdxts"&gt;511&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0&lt;/pages&gt;&lt;number&gt;14&lt;/number&gt;&lt;dates&gt;&lt;year&gt;1989&lt;/year&gt;&lt;/dates&gt;&lt;urls&gt;&lt;/urls&gt;&lt;/record&gt;&lt;/Cite&gt;&lt;/EndNote&gt;</w:instrText>
        </w:r>
        <w:r w:rsidR="00E76CBB">
          <w:fldChar w:fldCharType="separate"/>
        </w:r>
        <w:r w:rsidR="00341371" w:rsidRPr="00341371">
          <w:rPr>
            <w:noProof/>
            <w:vertAlign w:val="superscript"/>
          </w:rPr>
          <w:t>8</w:t>
        </w:r>
        <w:r w:rsidR="00E76CBB">
          <w:fldChar w:fldCharType="end"/>
        </w:r>
      </w:hyperlink>
      <w:r w:rsidR="00015725" w:rsidRPr="00E558BB">
        <w:t xml:space="preserve"> First, </w:t>
      </w:r>
      <w:r w:rsidR="005C16CB" w:rsidRPr="00E558BB">
        <w:t>recruit</w:t>
      </w:r>
      <w:r w:rsidR="00E27D3D" w:rsidRPr="00E558BB">
        <w:t>ment will be</w:t>
      </w:r>
      <w:r w:rsidR="005C16CB" w:rsidRPr="00E558BB">
        <w:t xml:space="preserve"> based on clinical roles </w:t>
      </w:r>
      <w:r w:rsidR="00015725" w:rsidRPr="00E558BB">
        <w:t>to ensure that most major types of health</w:t>
      </w:r>
      <w:r w:rsidR="00E27D3D" w:rsidRPr="00E558BB">
        <w:t xml:space="preserve"> </w:t>
      </w:r>
      <w:r w:rsidR="00015725" w:rsidRPr="00E558BB">
        <w:t xml:space="preserve">care workers present in a typical ambulatory primary care clinic </w:t>
      </w:r>
      <w:r w:rsidR="00C64C2A">
        <w:t xml:space="preserve">are </w:t>
      </w:r>
      <w:r w:rsidR="00015725" w:rsidRPr="00E558BB">
        <w:t>included. Then, among the prospective participants, select</w:t>
      </w:r>
      <w:r w:rsidR="00E27D3D" w:rsidRPr="00E558BB">
        <w:t>ion will be</w:t>
      </w:r>
      <w:r w:rsidR="00015725" w:rsidRPr="00E558BB">
        <w:t xml:space="preserve"> based on tenure at the study practice and ability to provide a diverse perspective on health IT implementation and clinical workflow. The selection process will be informed by results obtained from </w:t>
      </w:r>
      <w:r w:rsidR="00C05773">
        <w:t xml:space="preserve">Staff </w:t>
      </w:r>
      <w:r w:rsidR="008225C8" w:rsidRPr="00E558BB">
        <w:t>Observation</w:t>
      </w:r>
      <w:r w:rsidR="00A225E3">
        <w:t>s</w:t>
      </w:r>
      <w:r w:rsidR="008225C8" w:rsidRPr="00E558BB">
        <w:t xml:space="preserve"> </w:t>
      </w:r>
      <w:r w:rsidR="00015725" w:rsidRPr="00E558BB">
        <w:t xml:space="preserve">preceding each stage of T&amp;M data collection, and assisted by site coordinators and the managerial team at each study site. Of the </w:t>
      </w:r>
      <w:r w:rsidR="00B46BF5" w:rsidRPr="00E558BB">
        <w:t>5</w:t>
      </w:r>
      <w:r w:rsidR="00B46BF5">
        <w:t>4</w:t>
      </w:r>
      <w:r w:rsidR="00B46BF5" w:rsidRPr="00E558BB">
        <w:t xml:space="preserve"> </w:t>
      </w:r>
      <w:r w:rsidR="00C05773">
        <w:t xml:space="preserve">subjects </w:t>
      </w:r>
      <w:r w:rsidR="00A225E3">
        <w:t xml:space="preserve">for </w:t>
      </w:r>
      <w:r w:rsidR="00A225E3" w:rsidRPr="00E558BB">
        <w:t>the</w:t>
      </w:r>
      <w:r w:rsidR="00015725" w:rsidRPr="00E558BB">
        <w:t xml:space="preserve"> T&amp;M study, </w:t>
      </w:r>
      <w:r w:rsidR="008225C8" w:rsidRPr="00E558BB">
        <w:t xml:space="preserve">it is estimated </w:t>
      </w:r>
      <w:r w:rsidR="00015725" w:rsidRPr="00E558BB">
        <w:t xml:space="preserve">approximately 36 will be </w:t>
      </w:r>
      <w:r w:rsidR="005C16CB" w:rsidRPr="00E558BB">
        <w:t>clinicians</w:t>
      </w:r>
      <w:r w:rsidR="00015725" w:rsidRPr="00E558BB">
        <w:t xml:space="preserve"> and 1</w:t>
      </w:r>
      <w:r w:rsidR="002B3029">
        <w:t>8</w:t>
      </w:r>
      <w:r w:rsidR="00015725" w:rsidRPr="00E558BB">
        <w:t xml:space="preserve"> will be other types of </w:t>
      </w:r>
      <w:r w:rsidR="005C16CB" w:rsidRPr="00E558BB">
        <w:t>clinic personnel</w:t>
      </w:r>
      <w:r w:rsidR="00015725" w:rsidRPr="00E558BB">
        <w:t>.</w:t>
      </w:r>
      <w:r w:rsidR="00577ECC" w:rsidRPr="00577ECC">
        <w:t xml:space="preserve"> </w:t>
      </w:r>
    </w:p>
    <w:p w:rsidR="004A6EA1" w:rsidRDefault="008225C8" w:rsidP="00DA71FA">
      <w:pPr>
        <w:spacing w:after="240"/>
        <w:rPr>
          <w:b/>
        </w:rPr>
      </w:pPr>
      <w:r w:rsidRPr="00E558BB">
        <w:rPr>
          <w:b/>
        </w:rPr>
        <w:t>Semi-Structured Interviews</w:t>
      </w:r>
    </w:p>
    <w:p w:rsidR="004A6EA1" w:rsidRDefault="00015725" w:rsidP="00DA71FA">
      <w:r w:rsidRPr="00E558BB">
        <w:t xml:space="preserve">In each participating organization, </w:t>
      </w:r>
      <w:r w:rsidR="00E27D3D" w:rsidRPr="00E558BB">
        <w:t xml:space="preserve">study investigators will use purposive sampling to </w:t>
      </w:r>
      <w:r w:rsidR="005C16CB" w:rsidRPr="00E558BB">
        <w:t xml:space="preserve">recruit </w:t>
      </w:r>
      <w:r w:rsidR="00C3540D" w:rsidRPr="00E558BB">
        <w:t xml:space="preserve">up to </w:t>
      </w:r>
      <w:r w:rsidR="005C16CB" w:rsidRPr="00E558BB">
        <w:t>30 clinicians and</w:t>
      </w:r>
      <w:r w:rsidR="0079615E">
        <w:t xml:space="preserve"> 30</w:t>
      </w:r>
      <w:r w:rsidR="005C16CB" w:rsidRPr="00E558BB">
        <w:t xml:space="preserve"> </w:t>
      </w:r>
      <w:r w:rsidR="0079615E">
        <w:t xml:space="preserve">other </w:t>
      </w:r>
      <w:r w:rsidR="005C16CB" w:rsidRPr="00E558BB">
        <w:t>clinic personnel</w:t>
      </w:r>
      <w:r w:rsidR="0079615E">
        <w:t xml:space="preserve">, including </w:t>
      </w:r>
      <w:r w:rsidR="0079615E" w:rsidRPr="00E558BB">
        <w:t>management executives (e.g., COO, CIO) and IT professionals from each organization</w:t>
      </w:r>
      <w:r w:rsidRPr="00E558BB">
        <w:t xml:space="preserve"> (</w:t>
      </w:r>
      <w:r w:rsidR="00C3540D" w:rsidRPr="00E558BB">
        <w:t xml:space="preserve">up to </w:t>
      </w:r>
      <w:r w:rsidRPr="00E558BB">
        <w:t xml:space="preserve">10 per study practice) </w:t>
      </w:r>
      <w:r w:rsidR="00C64C2A">
        <w:t xml:space="preserve">as subjects of </w:t>
      </w:r>
      <w:r w:rsidRPr="00E558BB">
        <w:t xml:space="preserve">the </w:t>
      </w:r>
      <w:r w:rsidR="00C05773">
        <w:t>Semi-Structured I</w:t>
      </w:r>
      <w:r w:rsidRPr="00E558BB">
        <w:t>nterview</w:t>
      </w:r>
      <w:r w:rsidR="00C05773">
        <w:t>s</w:t>
      </w:r>
      <w:r w:rsidRPr="00E558BB">
        <w:t xml:space="preserve">. The investigator team will carefully identify interview candidates based on their potential to provide diverse perspectives on the impact of health IT implementation on workflow. Using this </w:t>
      </w:r>
      <w:r w:rsidRPr="00E558BB">
        <w:lastRenderedPageBreak/>
        <w:t xml:space="preserve">sampling approach is appropriate </w:t>
      </w:r>
      <w:r w:rsidR="00C64C2A">
        <w:t xml:space="preserve">for </w:t>
      </w:r>
      <w:r w:rsidRPr="00E558BB">
        <w:t>studying less mature phenomena and when study</w:t>
      </w:r>
      <w:r w:rsidR="00C64C2A">
        <w:t>ing</w:t>
      </w:r>
      <w:r w:rsidRPr="00E558BB">
        <w:t xml:space="preserve"> the average case is likely to produce less rich information.</w:t>
      </w:r>
      <w:hyperlink w:anchor="_ENREF_8" w:tooltip="Eisenhardt, 1989 #511" w:history="1">
        <w:r w:rsidR="00E76CBB">
          <w:fldChar w:fldCharType="begin"/>
        </w:r>
        <w:r w:rsidR="00341371">
          <w:instrText xml:space="preserve"> ADDIN EN.CITE &lt;EndNote&gt;&lt;Cite&gt;&lt;Author&gt;Eisenhardt&lt;/Author&gt;&lt;Year&gt;1989&lt;/Year&gt;&lt;RecNum&gt;511&lt;/RecNum&gt;&lt;DisplayText&gt;&lt;style face="superscript"&gt;8&lt;/style&gt;&lt;/DisplayText&gt;&lt;record&gt;&lt;rec-number&gt;511&lt;/rec-number&gt;&lt;foreign-keys&gt;&lt;key app="EN" db-id="9satewt98xt2alewez9xtzzwr9xa0tssdxts"&gt;511&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0&lt;/pages&gt;&lt;number&gt;14&lt;/number&gt;&lt;dates&gt;&lt;year&gt;1989&lt;/year&gt;&lt;/dates&gt;&lt;urls&gt;&lt;/urls&gt;&lt;/record&gt;&lt;/Cite&gt;&lt;/EndNote&gt;</w:instrText>
        </w:r>
        <w:r w:rsidR="00E76CBB">
          <w:fldChar w:fldCharType="separate"/>
        </w:r>
        <w:r w:rsidR="00341371" w:rsidRPr="00341371">
          <w:rPr>
            <w:noProof/>
            <w:vertAlign w:val="superscript"/>
          </w:rPr>
          <w:t>8</w:t>
        </w:r>
        <w:r w:rsidR="00E76CBB">
          <w:fldChar w:fldCharType="end"/>
        </w:r>
      </w:hyperlink>
      <w:r w:rsidRPr="00E558BB">
        <w:t xml:space="preserve"> </w:t>
      </w:r>
    </w:p>
    <w:p w:rsidR="004A6EA1" w:rsidRDefault="004A6EA1">
      <w:pPr>
        <w:ind w:left="360"/>
      </w:pPr>
    </w:p>
    <w:p w:rsidR="004A6EA1" w:rsidRDefault="003C2160" w:rsidP="00DA71FA">
      <w:pPr>
        <w:rPr>
          <w:b/>
        </w:rPr>
      </w:pPr>
      <w:bookmarkStart w:id="7" w:name="_Toc334084296"/>
      <w:bookmarkStart w:id="8" w:name="_Toc334084422"/>
      <w:bookmarkStart w:id="9" w:name="_Toc151782200"/>
      <w:bookmarkStart w:id="10" w:name="_Toc158526236"/>
      <w:r w:rsidRPr="00962912">
        <w:rPr>
          <w:b/>
        </w:rPr>
        <w:t>Focus Groups</w:t>
      </w:r>
      <w:bookmarkEnd w:id="7"/>
      <w:bookmarkEnd w:id="8"/>
    </w:p>
    <w:p w:rsidR="004A6EA1" w:rsidRDefault="004A6EA1">
      <w:pPr>
        <w:ind w:left="360"/>
      </w:pPr>
    </w:p>
    <w:p w:rsidR="004A6EA1" w:rsidRDefault="0033779F" w:rsidP="00DA71FA">
      <w:pPr>
        <w:spacing w:after="240"/>
        <w:rPr>
          <w:i/>
        </w:rPr>
      </w:pPr>
      <w:r>
        <w:t>All members of the health care team in a given practice will be invited to participate</w:t>
      </w:r>
      <w:r w:rsidR="00485A09">
        <w:t xml:space="preserve"> in Focus Groups</w:t>
      </w:r>
      <w:r>
        <w:t xml:space="preserve">. This will be included in the initial study orientation meeting at each practice. It is expected that up to </w:t>
      </w:r>
      <w:r w:rsidR="003A0AA9">
        <w:t>10</w:t>
      </w:r>
      <w:r>
        <w:t xml:space="preserve"> </w:t>
      </w:r>
      <w:r w:rsidR="00C64C2A">
        <w:t xml:space="preserve">subjects </w:t>
      </w:r>
      <w:r>
        <w:t>will participate</w:t>
      </w:r>
      <w:r w:rsidR="00B46BF5">
        <w:t xml:space="preserve"> at each study site</w:t>
      </w:r>
      <w:r>
        <w:t xml:space="preserve">.  </w:t>
      </w:r>
      <w:r w:rsidR="000A4693" w:rsidRPr="00962912">
        <w:t xml:space="preserve">Focus groups of </w:t>
      </w:r>
      <w:r w:rsidR="008C360D">
        <w:t>up</w:t>
      </w:r>
      <w:r w:rsidR="00D673C7">
        <w:t xml:space="preserve"> to </w:t>
      </w:r>
      <w:r w:rsidR="003A0AA9">
        <w:t>10</w:t>
      </w:r>
      <w:r w:rsidR="00D673C7">
        <w:t xml:space="preserve"> individuals</w:t>
      </w:r>
      <w:r w:rsidR="000A4693" w:rsidRPr="00962912">
        <w:t xml:space="preserve"> provide a sufficient sample size to generate meaningful conversations and elicit useful feedback.</w:t>
      </w:r>
      <w:hyperlink w:anchor="_ENREF_9" w:tooltip="Morse, 2002 #577" w:history="1">
        <w:r w:rsidR="00E76CBB">
          <w:fldChar w:fldCharType="begin">
            <w:fldData xml:space="preserve">PEVuZE5vdGU+PENpdGU+PEF1dGhvcj5Nb3JzZTwvQXV0aG9yPjxZZWFyPjIwMDI8L1llYXI+PFJl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</w:fldData>
          </w:fldChar>
        </w:r>
        <w:r w:rsidR="00D747A4">
          <w:instrText xml:space="preserve"> ADDIN EN.CITE </w:instrText>
        </w:r>
        <w:r w:rsidR="00E76CBB">
          <w:fldChar w:fldCharType="begin">
            <w:fldData xml:space="preserve">PEVuZE5vdGU+PENpdGU+PEF1dGhvcj5Nb3JzZTwvQXV0aG9yPjxZZWFyPjIwMDI8L1llYXI+PFJl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</w:fldData>
          </w:fldChar>
        </w:r>
        <w:r w:rsidR="00D747A4">
          <w:instrText xml:space="preserve"> ADDIN EN.CITE.DATA </w:instrText>
        </w:r>
        <w:r w:rsidR="00E76CBB">
          <w:fldChar w:fldCharType="end"/>
        </w:r>
        <w:r w:rsidR="00E76CBB">
          <w:fldChar w:fldCharType="separate"/>
        </w:r>
        <w:r w:rsidR="00D747A4" w:rsidRPr="00D21408">
          <w:rPr>
            <w:noProof/>
            <w:vertAlign w:val="superscript"/>
          </w:rPr>
          <w:t>9-12</w:t>
        </w:r>
        <w:r w:rsidR="00E76CBB">
          <w:fldChar w:fldCharType="end"/>
        </w:r>
      </w:hyperlink>
      <w:r w:rsidR="0072661D">
        <w:rPr>
          <w:b/>
        </w:rPr>
        <w:t xml:space="preserve"> </w:t>
      </w:r>
    </w:p>
    <w:p w:rsidR="003C2160" w:rsidRDefault="003C2160" w:rsidP="005453AD">
      <w:pPr>
        <w:pStyle w:val="Heading2"/>
        <w:spacing w:before="0" w:after="0"/>
        <w:rPr>
          <w:i w:val="0"/>
          <w:sz w:val="22"/>
          <w:szCs w:val="22"/>
        </w:rPr>
      </w:pPr>
    </w:p>
    <w:p w:rsidR="003C2160" w:rsidRDefault="003C2160" w:rsidP="005453AD">
      <w:pPr>
        <w:pStyle w:val="Heading2"/>
        <w:spacing w:before="0" w:after="0"/>
        <w:rPr>
          <w:i w:val="0"/>
          <w:sz w:val="22"/>
          <w:szCs w:val="22"/>
        </w:rPr>
      </w:pPr>
    </w:p>
    <w:p w:rsidR="005453AD" w:rsidRPr="00192636" w:rsidRDefault="005453AD" w:rsidP="005453AD">
      <w:pPr>
        <w:pStyle w:val="Heading2"/>
        <w:spacing w:before="0" w:after="0"/>
        <w:rPr>
          <w:i w:val="0"/>
          <w:sz w:val="22"/>
          <w:szCs w:val="22"/>
        </w:rPr>
      </w:pPr>
      <w:bookmarkStart w:id="11" w:name="_Toc336596841"/>
      <w:r w:rsidRPr="00E93FE2">
        <w:rPr>
          <w:sz w:val="24"/>
          <w:szCs w:val="24"/>
        </w:rPr>
        <w:t>2. Information Collection Procedures</w:t>
      </w:r>
      <w:bookmarkEnd w:id="9"/>
      <w:bookmarkEnd w:id="10"/>
      <w:bookmarkEnd w:id="11"/>
    </w:p>
    <w:p w:rsidR="005453AD" w:rsidRPr="00E93FE2" w:rsidRDefault="005453AD" w:rsidP="005453AD">
      <w:pPr>
        <w:rPr>
          <w:rFonts w:ascii="Arial" w:hAnsi="Arial" w:cs="Arial"/>
          <w:i/>
        </w:rPr>
      </w:pPr>
    </w:p>
    <w:p w:rsidR="00A31F8B" w:rsidRDefault="00C41320" w:rsidP="00015725">
      <w:pPr>
        <w:rPr>
          <w:b/>
        </w:rPr>
      </w:pPr>
      <w:r>
        <w:rPr>
          <w:b/>
        </w:rPr>
        <w:t>Staff Observations</w:t>
      </w:r>
    </w:p>
    <w:p w:rsidR="00C41320" w:rsidRDefault="00C41320" w:rsidP="00015725">
      <w:pPr>
        <w:rPr>
          <w:b/>
        </w:rPr>
      </w:pPr>
    </w:p>
    <w:p w:rsidR="00C41320" w:rsidRDefault="00C41320" w:rsidP="00C41320">
      <w:pPr>
        <w:pStyle w:val="PlainText"/>
        <w:spacing w:after="0" w:line="240" w:lineRule="auto"/>
        <w:ind w:firstLine="0"/>
        <w:rPr>
          <w:rFonts w:ascii="Times New Roman" w:eastAsia="SimSun" w:hAnsi="Times New Roman"/>
          <w:sz w:val="24"/>
          <w:szCs w:val="24"/>
          <w:lang w:eastAsia="zh-CN"/>
        </w:rPr>
      </w:pPr>
      <w:r>
        <w:rPr>
          <w:rFonts w:ascii="Times New Roman" w:eastAsia="SimSun" w:hAnsi="Times New Roman"/>
          <w:sz w:val="24"/>
          <w:szCs w:val="24"/>
          <w:lang w:eastAsia="zh-CN"/>
        </w:rPr>
        <w:t>T</w:t>
      </w:r>
      <w:r w:rsidRPr="00E558BB">
        <w:rPr>
          <w:rFonts w:ascii="Times New Roman" w:eastAsia="SimSun" w:hAnsi="Times New Roman"/>
          <w:sz w:val="24"/>
          <w:szCs w:val="24"/>
          <w:lang w:eastAsia="zh-CN"/>
        </w:rPr>
        <w:t xml:space="preserve">wo research </w:t>
      </w:r>
      <w:r w:rsidR="00C67F28">
        <w:rPr>
          <w:rFonts w:ascii="Times New Roman" w:eastAsia="SimSun" w:hAnsi="Times New Roman"/>
          <w:sz w:val="24"/>
          <w:szCs w:val="24"/>
          <w:lang w:eastAsia="zh-CN"/>
        </w:rPr>
        <w:t>assistants</w:t>
      </w:r>
      <w:r w:rsidRPr="00E558BB">
        <w:rPr>
          <w:rFonts w:ascii="Times New Roman" w:eastAsia="SimSun" w:hAnsi="Times New Roman"/>
          <w:sz w:val="24"/>
          <w:szCs w:val="24"/>
          <w:lang w:eastAsia="zh-CN"/>
        </w:rPr>
        <w:t xml:space="preserve"> will observe a total of 60 individual practice members during normal work activities</w:t>
      </w:r>
      <w:r w:rsidR="00000D83" w:rsidRPr="00E558BB">
        <w:rPr>
          <w:rFonts w:ascii="Times New Roman" w:eastAsia="SimSun" w:hAnsi="Times New Roman"/>
          <w:sz w:val="24"/>
          <w:szCs w:val="24"/>
          <w:lang w:eastAsia="zh-CN"/>
        </w:rPr>
        <w:t>, recording</w:t>
      </w:r>
      <w:r>
        <w:rPr>
          <w:rFonts w:ascii="Times New Roman" w:eastAsia="SimSun" w:hAnsi="Times New Roman"/>
          <w:sz w:val="24"/>
          <w:szCs w:val="24"/>
          <w:lang w:eastAsia="zh-CN"/>
        </w:rPr>
        <w:t xml:space="preserve"> </w:t>
      </w:r>
      <w:r w:rsidRPr="00E558BB">
        <w:rPr>
          <w:rFonts w:ascii="Times New Roman" w:eastAsia="SimSun" w:hAnsi="Times New Roman"/>
          <w:sz w:val="24"/>
          <w:szCs w:val="24"/>
          <w:lang w:eastAsia="zh-CN"/>
        </w:rPr>
        <w:t xml:space="preserve">data such as the clinical tasks they perform, the types of information </w:t>
      </w:r>
      <w:r>
        <w:rPr>
          <w:rFonts w:ascii="Times New Roman" w:eastAsia="SimSun" w:hAnsi="Times New Roman"/>
          <w:sz w:val="24"/>
          <w:szCs w:val="24"/>
          <w:lang w:eastAsia="zh-CN"/>
        </w:rPr>
        <w:t xml:space="preserve">they </w:t>
      </w:r>
      <w:r w:rsidRPr="00E558BB">
        <w:rPr>
          <w:rFonts w:ascii="Times New Roman" w:eastAsia="SimSun" w:hAnsi="Times New Roman"/>
          <w:sz w:val="24"/>
          <w:szCs w:val="24"/>
          <w:lang w:eastAsia="zh-CN"/>
        </w:rPr>
        <w:t>need to complete these tasks, and the extent to which they interact with others (including patients).</w:t>
      </w:r>
      <w:r w:rsidRPr="00E558BB">
        <w:rPr>
          <w:rFonts w:ascii="Times New Roman" w:hAnsi="Times New Roman"/>
          <w:sz w:val="24"/>
          <w:szCs w:val="24"/>
        </w:rPr>
        <w:t xml:space="preserve"> Observations will be conducted in all practice areas, including nursing stations, patient reception areas, support staff work areas, and employee break rooms.</w:t>
      </w:r>
      <w:hyperlink w:anchor="_ENREF_1" w:tooltip="Wetterneck, 2012 #570" w:history="1">
        <w:r w:rsidR="00E76CBB" w:rsidRPr="00E558BB">
          <w:rPr>
            <w:rFonts w:ascii="Times New Roman" w:eastAsia="SimSun" w:hAnsi="Times New Roman"/>
            <w:sz w:val="24"/>
            <w:szCs w:val="24"/>
            <w:lang w:eastAsia="zh-CN"/>
          </w:rPr>
          <w:fldChar w:fldCharType="begin">
            <w:fldData xml:space="preserve">PEVuZE5vdGU+PENpdGU+PEF1dGhvcj5XZXR0ZXJuZWNrPC9BdXRob3I+PFllYXI+MjAxMjwvWWVh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</w:fldData>
          </w:fldChar>
        </w:r>
        <w:r w:rsidRPr="00E558BB">
          <w:rPr>
            <w:rFonts w:ascii="Times New Roman" w:eastAsia="SimSun" w:hAnsi="Times New Roman"/>
            <w:sz w:val="24"/>
            <w:szCs w:val="24"/>
            <w:lang w:eastAsia="zh-CN"/>
          </w:rPr>
          <w:instrText xml:space="preserve"> ADDIN EN.CITE </w:instrText>
        </w:r>
        <w:r w:rsidR="00E76CBB" w:rsidRPr="00E558BB">
          <w:rPr>
            <w:rFonts w:ascii="Times New Roman" w:eastAsia="SimSun" w:hAnsi="Times New Roman"/>
            <w:sz w:val="24"/>
            <w:szCs w:val="24"/>
            <w:lang w:eastAsia="zh-CN"/>
          </w:rPr>
          <w:fldChar w:fldCharType="begin">
            <w:fldData xml:space="preserve">PEVuZE5vdGU+PENpdGU+PEF1dGhvcj5XZXR0ZXJuZWNrPC9BdXRob3I+PFllYXI+MjAxMjwvWWVh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</w:fldData>
          </w:fldChar>
        </w:r>
        <w:r w:rsidRPr="00E558BB">
          <w:rPr>
            <w:rFonts w:ascii="Times New Roman" w:eastAsia="SimSun" w:hAnsi="Times New Roman"/>
            <w:sz w:val="24"/>
            <w:szCs w:val="24"/>
            <w:lang w:eastAsia="zh-CN"/>
          </w:rPr>
          <w:instrText xml:space="preserve"> ADDIN EN.CITE.DATA </w:instrText>
        </w:r>
        <w:r w:rsidR="00E76CBB" w:rsidRPr="00E558BB">
          <w:rPr>
            <w:rFonts w:ascii="Times New Roman" w:eastAsia="SimSun" w:hAnsi="Times New Roman"/>
            <w:sz w:val="24"/>
            <w:szCs w:val="24"/>
            <w:lang w:eastAsia="zh-CN"/>
          </w:rPr>
        </w:r>
        <w:r w:rsidR="00E76CBB" w:rsidRPr="00E558BB">
          <w:rPr>
            <w:rFonts w:ascii="Times New Roman" w:eastAsia="SimSun" w:hAnsi="Times New Roman"/>
            <w:sz w:val="24"/>
            <w:szCs w:val="24"/>
            <w:lang w:eastAsia="zh-CN"/>
          </w:rPr>
          <w:fldChar w:fldCharType="end"/>
        </w:r>
        <w:r w:rsidR="00E76CBB" w:rsidRPr="00E558BB">
          <w:rPr>
            <w:rFonts w:ascii="Times New Roman" w:eastAsia="SimSun" w:hAnsi="Times New Roman"/>
            <w:sz w:val="24"/>
            <w:szCs w:val="24"/>
            <w:lang w:eastAsia="zh-CN"/>
          </w:rPr>
        </w:r>
        <w:r w:rsidR="00E76CBB" w:rsidRPr="00E558BB">
          <w:rPr>
            <w:rFonts w:ascii="Times New Roman" w:eastAsia="SimSun" w:hAnsi="Times New Roman"/>
            <w:sz w:val="24"/>
            <w:szCs w:val="24"/>
            <w:lang w:eastAsia="zh-CN"/>
          </w:rPr>
          <w:fldChar w:fldCharType="separate"/>
        </w:r>
        <w:r w:rsidRPr="00E558BB">
          <w:rPr>
            <w:rFonts w:ascii="Times New Roman" w:eastAsia="SimSun" w:hAnsi="Times New Roman"/>
            <w:noProof/>
            <w:sz w:val="24"/>
            <w:szCs w:val="24"/>
            <w:vertAlign w:val="superscript"/>
            <w:lang w:eastAsia="zh-CN"/>
          </w:rPr>
          <w:t>1-4</w:t>
        </w:r>
        <w:r w:rsidR="00E76CBB" w:rsidRPr="00E558BB">
          <w:rPr>
            <w:rFonts w:ascii="Times New Roman" w:eastAsia="SimSun" w:hAnsi="Times New Roman"/>
            <w:sz w:val="24"/>
            <w:szCs w:val="24"/>
            <w:lang w:eastAsia="zh-CN"/>
          </w:rPr>
          <w:fldChar w:fldCharType="end"/>
        </w:r>
      </w:hyperlink>
      <w:r w:rsidRPr="00E558BB">
        <w:rPr>
          <w:rFonts w:ascii="Times New Roman" w:eastAsia="SimSun" w:hAnsi="Times New Roman"/>
          <w:sz w:val="24"/>
          <w:szCs w:val="24"/>
          <w:lang w:eastAsia="zh-CN"/>
        </w:rPr>
        <w:t xml:space="preserve"> </w:t>
      </w:r>
    </w:p>
    <w:p w:rsidR="00C41320" w:rsidRDefault="00C41320" w:rsidP="00C41320">
      <w:pPr>
        <w:pStyle w:val="PlainText"/>
        <w:spacing w:after="0" w:line="240" w:lineRule="auto"/>
        <w:ind w:left="360" w:firstLine="0"/>
        <w:rPr>
          <w:rFonts w:ascii="Times New Roman" w:eastAsia="SimSun" w:hAnsi="Times New Roman"/>
          <w:sz w:val="24"/>
          <w:szCs w:val="24"/>
          <w:lang w:eastAsia="zh-CN"/>
        </w:rPr>
      </w:pPr>
    </w:p>
    <w:p w:rsidR="00C41320" w:rsidRDefault="00FA65AA" w:rsidP="00C41320">
      <w:pPr>
        <w:pStyle w:val="PlainText"/>
        <w:spacing w:after="0" w:line="240" w:lineRule="auto"/>
        <w:ind w:firstLine="0"/>
        <w:rPr>
          <w:rFonts w:ascii="Times New Roman" w:hAnsi="Times New Roman"/>
          <w:sz w:val="24"/>
          <w:szCs w:val="24"/>
        </w:rPr>
      </w:pPr>
      <w:r>
        <w:rPr>
          <w:rFonts w:ascii="Times New Roman" w:eastAsia="SimSun" w:hAnsi="Times New Roman"/>
          <w:sz w:val="24"/>
          <w:szCs w:val="24"/>
          <w:lang w:eastAsia="zh-CN"/>
        </w:rPr>
        <w:t xml:space="preserve">The two-hour observation period </w:t>
      </w:r>
      <w:r w:rsidR="00C41320" w:rsidRPr="00E558BB">
        <w:rPr>
          <w:rFonts w:ascii="Times New Roman" w:eastAsia="SimSun" w:hAnsi="Times New Roman"/>
          <w:sz w:val="24"/>
          <w:szCs w:val="24"/>
          <w:lang w:eastAsia="zh-CN"/>
        </w:rPr>
        <w:t>can be shortened</w:t>
      </w:r>
      <w:r>
        <w:rPr>
          <w:rFonts w:ascii="Times New Roman" w:eastAsia="SimSun" w:hAnsi="Times New Roman"/>
          <w:sz w:val="24"/>
          <w:szCs w:val="24"/>
          <w:lang w:eastAsia="zh-CN"/>
        </w:rPr>
        <w:t xml:space="preserve"> </w:t>
      </w:r>
      <w:r w:rsidR="00C41320" w:rsidRPr="00E558BB">
        <w:rPr>
          <w:rFonts w:ascii="Times New Roman" w:eastAsia="SimSun" w:hAnsi="Times New Roman"/>
          <w:sz w:val="24"/>
          <w:szCs w:val="24"/>
          <w:lang w:eastAsia="zh-CN"/>
        </w:rPr>
        <w:t xml:space="preserve">if saturation is achieved </w:t>
      </w:r>
      <w:r>
        <w:rPr>
          <w:rFonts w:ascii="Times New Roman" w:eastAsia="SimSun" w:hAnsi="Times New Roman"/>
          <w:sz w:val="24"/>
          <w:szCs w:val="24"/>
          <w:lang w:eastAsia="zh-CN"/>
        </w:rPr>
        <w:t xml:space="preserve">before the end of </w:t>
      </w:r>
      <w:r w:rsidR="00C41320" w:rsidRPr="00E558BB">
        <w:rPr>
          <w:rFonts w:ascii="Times New Roman" w:eastAsia="SimSun" w:hAnsi="Times New Roman"/>
          <w:sz w:val="24"/>
          <w:szCs w:val="24"/>
          <w:lang w:eastAsia="zh-CN"/>
        </w:rPr>
        <w:t>the projected 2-hour window. I</w:t>
      </w:r>
      <w:r w:rsidR="00C64C2A">
        <w:rPr>
          <w:rFonts w:ascii="Times New Roman" w:eastAsia="SimSun" w:hAnsi="Times New Roman"/>
          <w:sz w:val="24"/>
          <w:szCs w:val="24"/>
          <w:lang w:eastAsia="zh-CN"/>
        </w:rPr>
        <w:t>n this case</w:t>
      </w:r>
      <w:r w:rsidR="00C41320" w:rsidRPr="00E558BB">
        <w:rPr>
          <w:rFonts w:ascii="Times New Roman" w:eastAsia="SimSun" w:hAnsi="Times New Roman"/>
          <w:sz w:val="24"/>
          <w:szCs w:val="24"/>
          <w:lang w:eastAsia="zh-CN"/>
        </w:rPr>
        <w:t xml:space="preserve">, the observer will either (1) </w:t>
      </w:r>
      <w:r w:rsidR="00C64C2A">
        <w:rPr>
          <w:rFonts w:ascii="Times New Roman" w:eastAsia="SimSun" w:hAnsi="Times New Roman"/>
          <w:sz w:val="24"/>
          <w:szCs w:val="24"/>
          <w:lang w:eastAsia="zh-CN"/>
        </w:rPr>
        <w:t xml:space="preserve">begin </w:t>
      </w:r>
      <w:r w:rsidR="00C41320" w:rsidRPr="00E558BB">
        <w:rPr>
          <w:rFonts w:ascii="Times New Roman" w:eastAsia="SimSun" w:hAnsi="Times New Roman"/>
          <w:sz w:val="24"/>
          <w:szCs w:val="24"/>
          <w:lang w:eastAsia="zh-CN"/>
        </w:rPr>
        <w:t xml:space="preserve">observing the next </w:t>
      </w:r>
      <w:r w:rsidR="00C41320">
        <w:rPr>
          <w:rFonts w:ascii="Times New Roman" w:eastAsia="SimSun" w:hAnsi="Times New Roman"/>
          <w:sz w:val="24"/>
          <w:szCs w:val="24"/>
          <w:lang w:eastAsia="zh-CN"/>
        </w:rPr>
        <w:t>subject</w:t>
      </w:r>
      <w:r w:rsidR="00C41320" w:rsidRPr="00E558BB">
        <w:rPr>
          <w:rFonts w:ascii="Times New Roman" w:eastAsia="SimSun" w:hAnsi="Times New Roman"/>
          <w:sz w:val="24"/>
          <w:szCs w:val="24"/>
          <w:lang w:eastAsia="zh-CN"/>
        </w:rPr>
        <w:t xml:space="preserve"> scheduled for the day, or (2) opportunistically approach individuals previously observed, with whom the data saturation had not been achieved, to conduct additional observations.</w:t>
      </w:r>
    </w:p>
    <w:p w:rsidR="00C41320" w:rsidRDefault="00C41320" w:rsidP="00015725"/>
    <w:p w:rsidR="00341BC8" w:rsidRDefault="00EC7E3D" w:rsidP="00BD17D3">
      <w:r>
        <w:t xml:space="preserve">Research assistants will take </w:t>
      </w:r>
      <w:r w:rsidR="00700BDD">
        <w:t xml:space="preserve">field </w:t>
      </w:r>
      <w:r>
        <w:t xml:space="preserve">notes </w:t>
      </w:r>
      <w:r w:rsidR="009F5B99">
        <w:t xml:space="preserve">during </w:t>
      </w:r>
      <w:r w:rsidR="00037591">
        <w:t xml:space="preserve">the </w:t>
      </w:r>
      <w:r w:rsidR="009F5B99">
        <w:t>staff observation</w:t>
      </w:r>
      <w:r w:rsidR="00D863D6">
        <w:t>s</w:t>
      </w:r>
      <w:r w:rsidR="00A8155F">
        <w:t xml:space="preserve"> using </w:t>
      </w:r>
      <w:r w:rsidR="00C64C2A">
        <w:t xml:space="preserve">the </w:t>
      </w:r>
      <w:r w:rsidR="00DF66CE">
        <w:t xml:space="preserve">semi-structured </w:t>
      </w:r>
      <w:r w:rsidR="00C64C2A">
        <w:t>O</w:t>
      </w:r>
      <w:r w:rsidR="004D19F1">
        <w:t xml:space="preserve">bservation </w:t>
      </w:r>
      <w:r w:rsidR="00C64C2A">
        <w:t>Guide</w:t>
      </w:r>
      <w:r w:rsidR="003F3EC1">
        <w:t xml:space="preserve"> (</w:t>
      </w:r>
      <w:r w:rsidR="0002418B">
        <w:t xml:space="preserve">see </w:t>
      </w:r>
      <w:r w:rsidR="003F3EC1">
        <w:t>Attachment</w:t>
      </w:r>
      <w:r w:rsidR="0002418B">
        <w:t xml:space="preserve"> A</w:t>
      </w:r>
      <w:r w:rsidR="003F3EC1">
        <w:t>)</w:t>
      </w:r>
      <w:r w:rsidR="004D19F1">
        <w:t>.</w:t>
      </w:r>
      <w:r w:rsidR="009F5B99">
        <w:t xml:space="preserve"> </w:t>
      </w:r>
      <w:r w:rsidR="00691AAE">
        <w:t xml:space="preserve">The field notes will be </w:t>
      </w:r>
      <w:r w:rsidR="00A24EC1">
        <w:t xml:space="preserve">subsequently </w:t>
      </w:r>
      <w:r w:rsidR="00437D6E">
        <w:t>typed into a computer</w:t>
      </w:r>
      <w:r w:rsidR="00691AAE">
        <w:t xml:space="preserve"> </w:t>
      </w:r>
      <w:r w:rsidR="008130D6">
        <w:t xml:space="preserve">to </w:t>
      </w:r>
      <w:r w:rsidR="000410E1">
        <w:t>facilitate</w:t>
      </w:r>
      <w:r w:rsidR="00425337">
        <w:t xml:space="preserve"> data analyses.</w:t>
      </w:r>
      <w:r w:rsidR="008130D6">
        <w:t xml:space="preserve"> </w:t>
      </w:r>
      <w:r w:rsidR="007B01B9">
        <w:t>The r</w:t>
      </w:r>
      <w:r w:rsidR="00D6606B">
        <w:t xml:space="preserve">esearch assistants </w:t>
      </w:r>
      <w:r w:rsidR="00E12142">
        <w:t xml:space="preserve">will be instructed not to record any </w:t>
      </w:r>
      <w:r w:rsidR="00C61B0A">
        <w:t>information</w:t>
      </w:r>
      <w:r w:rsidR="00E35F40" w:rsidRPr="00E35F40">
        <w:t xml:space="preserve"> </w:t>
      </w:r>
      <w:r w:rsidR="008F63AD">
        <w:t xml:space="preserve">that may </w:t>
      </w:r>
      <w:r w:rsidR="0056663A">
        <w:t xml:space="preserve">directly or indirectly </w:t>
      </w:r>
      <w:r w:rsidR="00E35F40">
        <w:t>identify</w:t>
      </w:r>
      <w:r w:rsidR="00B90C12">
        <w:t xml:space="preserve"> </w:t>
      </w:r>
      <w:r w:rsidR="00AB55CF">
        <w:t>a</w:t>
      </w:r>
      <w:r w:rsidR="009303AC">
        <w:t xml:space="preserve"> </w:t>
      </w:r>
      <w:r w:rsidR="00F23904">
        <w:t>study</w:t>
      </w:r>
      <w:r w:rsidR="00B218B7">
        <w:t xml:space="preserve"> participant</w:t>
      </w:r>
      <w:r w:rsidR="0076402A">
        <w:t>.</w:t>
      </w:r>
      <w:r w:rsidR="007077D3">
        <w:t xml:space="preserve"> </w:t>
      </w:r>
    </w:p>
    <w:p w:rsidR="00341BC8" w:rsidRDefault="00341BC8" w:rsidP="00BD17D3"/>
    <w:p w:rsidR="00C41320" w:rsidRDefault="00C41320" w:rsidP="00BD17D3"/>
    <w:p w:rsidR="00C41320" w:rsidRDefault="00C41320" w:rsidP="00C41320">
      <w:r w:rsidRPr="00E558BB">
        <w:rPr>
          <w:b/>
        </w:rPr>
        <w:t>Before–After Time and Motion Study</w:t>
      </w:r>
      <w:r>
        <w:rPr>
          <w:b/>
        </w:rPr>
        <w:t xml:space="preserve"> </w:t>
      </w:r>
    </w:p>
    <w:p w:rsidR="00C41320" w:rsidRDefault="00C41320" w:rsidP="00BD17D3"/>
    <w:p w:rsidR="00E16F36" w:rsidRDefault="00C67F28" w:rsidP="00BD17D3">
      <w:r>
        <w:t>R</w:t>
      </w:r>
      <w:r w:rsidR="00335BCF">
        <w:t>esearch assistants</w:t>
      </w:r>
      <w:r w:rsidR="000E26EE">
        <w:t xml:space="preserve"> will record </w:t>
      </w:r>
      <w:r w:rsidR="00571E08">
        <w:t xml:space="preserve">the </w:t>
      </w:r>
      <w:r w:rsidR="000E26EE">
        <w:t>T&amp;M data</w:t>
      </w:r>
      <w:r w:rsidR="000E26EE" w:rsidRPr="00570147">
        <w:t xml:space="preserve"> </w:t>
      </w:r>
      <w:r w:rsidR="000E26EE">
        <w:t xml:space="preserve">using an </w:t>
      </w:r>
      <w:proofErr w:type="spellStart"/>
      <w:r w:rsidR="000E26EE">
        <w:t>iPad</w:t>
      </w:r>
      <w:proofErr w:type="spellEnd"/>
      <w:r w:rsidR="000E26EE">
        <w:t xml:space="preserve"> application</w:t>
      </w:r>
      <w:r w:rsidR="00A51B46">
        <w:t xml:space="preserve"> </w:t>
      </w:r>
      <w:r w:rsidR="003F3EC1">
        <w:t>(a screenshot is in Attachment</w:t>
      </w:r>
      <w:r w:rsidR="0002418B">
        <w:t xml:space="preserve"> </w:t>
      </w:r>
      <w:r w:rsidR="00F14EAB">
        <w:t xml:space="preserve">B) </w:t>
      </w:r>
      <w:r w:rsidR="00A51B46">
        <w:t xml:space="preserve">following </w:t>
      </w:r>
      <w:r w:rsidR="00A120BB">
        <w:t>well-</w:t>
      </w:r>
      <w:r w:rsidR="00A11248">
        <w:t xml:space="preserve">established </w:t>
      </w:r>
      <w:r w:rsidR="004D1624">
        <w:t>data collection guideline</w:t>
      </w:r>
      <w:r w:rsidR="00A72921">
        <w:t>s</w:t>
      </w:r>
      <w:r w:rsidR="000E26EE">
        <w:t>.</w:t>
      </w:r>
      <w:r w:rsidR="00CA5F90" w:rsidRPr="00003FEB">
        <w:rPr>
          <w:vertAlign w:val="superscript"/>
        </w:rPr>
        <w:t>3,6</w:t>
      </w:r>
      <w:r w:rsidR="000E26EE">
        <w:t xml:space="preserve"> Key data elements will include the clinician being observed (represented by a Study ID), date, clinical tasks, the starting and ending time of each task, and the location where the task takes place.</w:t>
      </w:r>
      <w:r w:rsidR="004541B6" w:rsidRPr="004541B6">
        <w:t xml:space="preserve"> </w:t>
      </w:r>
    </w:p>
    <w:p w:rsidR="00E16F36" w:rsidRDefault="00E16F36" w:rsidP="00BD17D3"/>
    <w:p w:rsidR="00C41320" w:rsidRDefault="00C41320" w:rsidP="00E87914"/>
    <w:p w:rsidR="00C41320" w:rsidRDefault="00C41320" w:rsidP="00E87914">
      <w:r w:rsidRPr="00E558BB">
        <w:rPr>
          <w:b/>
        </w:rPr>
        <w:t>Semi-Structured Interviews</w:t>
      </w:r>
      <w:r>
        <w:rPr>
          <w:b/>
        </w:rPr>
        <w:t xml:space="preserve"> and</w:t>
      </w:r>
      <w:r w:rsidRPr="00C41320">
        <w:rPr>
          <w:b/>
        </w:rPr>
        <w:t xml:space="preserve"> </w:t>
      </w:r>
      <w:r w:rsidRPr="00962912">
        <w:rPr>
          <w:b/>
        </w:rPr>
        <w:t>Focus Groups</w:t>
      </w:r>
      <w:r>
        <w:rPr>
          <w:b/>
        </w:rPr>
        <w:t xml:space="preserve"> </w:t>
      </w:r>
    </w:p>
    <w:p w:rsidR="00875D50" w:rsidRDefault="00875D50" w:rsidP="00E87914"/>
    <w:p w:rsidR="00E87914" w:rsidRDefault="00C67F28" w:rsidP="00E87914">
      <w:r>
        <w:lastRenderedPageBreak/>
        <w:t>R</w:t>
      </w:r>
      <w:r w:rsidR="00E87914">
        <w:t>esearch assistants</w:t>
      </w:r>
      <w:r w:rsidR="00E87914" w:rsidRPr="00962912">
        <w:t xml:space="preserve"> will </w:t>
      </w:r>
      <w:r w:rsidR="00E87914">
        <w:t xml:space="preserve">also </w:t>
      </w:r>
      <w:r w:rsidR="00E87914" w:rsidRPr="00962912">
        <w:t>conduct</w:t>
      </w:r>
      <w:r w:rsidR="003F3EC1">
        <w:t xml:space="preserve"> in-person</w:t>
      </w:r>
      <w:r w:rsidR="00E87914" w:rsidRPr="00962912">
        <w:t xml:space="preserve"> </w:t>
      </w:r>
      <w:r w:rsidR="009A66EA">
        <w:t>S</w:t>
      </w:r>
      <w:r w:rsidR="00A75207">
        <w:t>emi-</w:t>
      </w:r>
      <w:r w:rsidR="009A66EA">
        <w:t>S</w:t>
      </w:r>
      <w:r w:rsidR="00A75207">
        <w:t xml:space="preserve">tructured </w:t>
      </w:r>
      <w:r w:rsidR="009A66EA">
        <w:t>I</w:t>
      </w:r>
      <w:r w:rsidR="00E87914" w:rsidRPr="00962912">
        <w:t>nterviews</w:t>
      </w:r>
      <w:r w:rsidR="00174972">
        <w:t xml:space="preserve"> with clinicians, clinic personnel, and management executives</w:t>
      </w:r>
      <w:r w:rsidR="003F3EC1">
        <w:t xml:space="preserve"> (see Attachment</w:t>
      </w:r>
      <w:r w:rsidR="0002418B">
        <w:t xml:space="preserve"> C</w:t>
      </w:r>
      <w:r w:rsidR="003F3EC1">
        <w:t>)</w:t>
      </w:r>
      <w:r w:rsidR="00E87914" w:rsidRPr="00962912">
        <w:t>.</w:t>
      </w:r>
      <w:r w:rsidR="00174972">
        <w:t xml:space="preserve"> Following preliminary data analysis, the research assistants will conduct focus groups </w:t>
      </w:r>
      <w:r w:rsidR="00283ECB">
        <w:t>(see Attachment</w:t>
      </w:r>
      <w:r w:rsidR="0002418B">
        <w:t xml:space="preserve"> </w:t>
      </w:r>
      <w:r w:rsidR="00F14EAB">
        <w:t>D)</w:t>
      </w:r>
      <w:proofErr w:type="gramStart"/>
      <w:r w:rsidR="00174972">
        <w:t>.</w:t>
      </w:r>
      <w:proofErr w:type="gramEnd"/>
      <w:r w:rsidR="00E87914" w:rsidRPr="00962912">
        <w:t xml:space="preserve"> </w:t>
      </w:r>
      <w:r w:rsidR="00B41A11">
        <w:t xml:space="preserve"> </w:t>
      </w:r>
      <w:r w:rsidR="00485A09">
        <w:t>Focus</w:t>
      </w:r>
      <w:r w:rsidR="00485A09" w:rsidRPr="00962912">
        <w:t xml:space="preserve"> </w:t>
      </w:r>
      <w:r w:rsidR="00485A09">
        <w:t>G</w:t>
      </w:r>
      <w:r w:rsidR="00485A09" w:rsidRPr="00962912">
        <w:t xml:space="preserve">roups will be conducted with the health care teams at the study practices to ensure the research findings, as well as the interpretation of the findings, accurately reflect the health care teams’ practices and their experiences using health IT. </w:t>
      </w:r>
      <w:r w:rsidR="00485A09">
        <w:t xml:space="preserve"> </w:t>
      </w:r>
      <w:r w:rsidR="00676048">
        <w:t xml:space="preserve">The </w:t>
      </w:r>
      <w:r w:rsidR="009A66EA">
        <w:t>Semi-Structured I</w:t>
      </w:r>
      <w:r w:rsidR="00676048">
        <w:t xml:space="preserve">nterviews </w:t>
      </w:r>
      <w:r w:rsidR="00D53FE4">
        <w:t xml:space="preserve">and </w:t>
      </w:r>
      <w:r w:rsidR="009A66EA">
        <w:t>F</w:t>
      </w:r>
      <w:r w:rsidR="00234309">
        <w:t xml:space="preserve">ocus </w:t>
      </w:r>
      <w:r w:rsidR="009A66EA">
        <w:t>G</w:t>
      </w:r>
      <w:r w:rsidR="00234309">
        <w:t xml:space="preserve">roups </w:t>
      </w:r>
      <w:r w:rsidR="00676048">
        <w:t xml:space="preserve">will be </w:t>
      </w:r>
      <w:r w:rsidR="00DD33E2">
        <w:t>audio taped</w:t>
      </w:r>
      <w:r w:rsidR="00676048">
        <w:t xml:space="preserve"> and subsequently transcribed for qualitative </w:t>
      </w:r>
      <w:r w:rsidR="00E16F36">
        <w:t xml:space="preserve">data </w:t>
      </w:r>
      <w:r w:rsidR="00676048">
        <w:t>analyses.</w:t>
      </w:r>
      <w:r w:rsidR="00676048" w:rsidRPr="00502736">
        <w:t xml:space="preserve"> All identifying information disclosed during the </w:t>
      </w:r>
      <w:r w:rsidR="00676048">
        <w:t>interviews</w:t>
      </w:r>
      <w:r w:rsidR="00676048" w:rsidRPr="00502736">
        <w:t xml:space="preserve"> </w:t>
      </w:r>
      <w:r w:rsidR="006F11E7">
        <w:t xml:space="preserve">and focus groups </w:t>
      </w:r>
      <w:r w:rsidR="00676048" w:rsidRPr="00502736">
        <w:t>will be removed from the transcripts. The tapes will be destroyed after transcription</w:t>
      </w:r>
      <w:r w:rsidR="00676048">
        <w:t>.</w:t>
      </w:r>
      <w:r w:rsidR="00E87914" w:rsidRPr="00E87914">
        <w:t xml:space="preserve"> </w:t>
      </w:r>
    </w:p>
    <w:p w:rsidR="009317DB" w:rsidRDefault="009317DB" w:rsidP="00BD17D3"/>
    <w:p w:rsidR="005E3681" w:rsidRPr="005E3681" w:rsidRDefault="00950D69" w:rsidP="00BD17D3">
      <w:r w:rsidRPr="00950D69">
        <w:t xml:space="preserve">The </w:t>
      </w:r>
      <w:r w:rsidR="003C3E8A">
        <w:t>research</w:t>
      </w:r>
      <w:r w:rsidRPr="00950D69">
        <w:t xml:space="preserve"> team will make every effort to remove identifying information from </w:t>
      </w:r>
      <w:r w:rsidR="009B1EFE">
        <w:t>the research data collected</w:t>
      </w:r>
      <w:r w:rsidRPr="00950D69">
        <w:t xml:space="preserve">. Meta-data </w:t>
      </w:r>
      <w:r w:rsidR="00293589">
        <w:t xml:space="preserve">that may </w:t>
      </w:r>
      <w:r w:rsidRPr="00950D69">
        <w:t>contain</w:t>
      </w:r>
      <w:r w:rsidR="00293589">
        <w:t xml:space="preserve"> </w:t>
      </w:r>
      <w:r w:rsidRPr="00950D69">
        <w:t xml:space="preserve">partial identifying information, such as name of the study practice and participants’ clinical roles, will be password-protected and stored separately from the </w:t>
      </w:r>
      <w:r w:rsidR="00D97AC2">
        <w:t xml:space="preserve">research </w:t>
      </w:r>
      <w:r w:rsidRPr="00950D69">
        <w:t>data.</w:t>
      </w:r>
    </w:p>
    <w:p w:rsidR="00AE686A" w:rsidRPr="009621DA" w:rsidRDefault="00AE686A" w:rsidP="00015725"/>
    <w:p w:rsidR="005453AD" w:rsidRPr="00E93FE2" w:rsidRDefault="005453AD" w:rsidP="00356E18">
      <w:pPr>
        <w:pStyle w:val="Heading2"/>
        <w:rPr>
          <w:sz w:val="24"/>
          <w:szCs w:val="24"/>
        </w:rPr>
      </w:pPr>
      <w:bookmarkStart w:id="12" w:name="_Toc151782201"/>
      <w:bookmarkStart w:id="13" w:name="_Toc158526237"/>
      <w:bookmarkStart w:id="14" w:name="_Toc336596842"/>
      <w:r w:rsidRPr="00E93FE2">
        <w:rPr>
          <w:sz w:val="24"/>
          <w:szCs w:val="24"/>
        </w:rPr>
        <w:t>3. Methods to Maximize Response Rates</w:t>
      </w:r>
      <w:bookmarkEnd w:id="12"/>
      <w:bookmarkEnd w:id="13"/>
      <w:bookmarkEnd w:id="14"/>
    </w:p>
    <w:p w:rsidR="008F2434" w:rsidRPr="009621DA" w:rsidRDefault="008F2434" w:rsidP="004D1993">
      <w:r w:rsidRPr="009621DA">
        <w:t xml:space="preserve">While a </w:t>
      </w:r>
      <w:r w:rsidR="004D1993" w:rsidRPr="009621DA">
        <w:t xml:space="preserve">non-probabilistic sample approach will be used as described </w:t>
      </w:r>
      <w:r w:rsidRPr="009621DA">
        <w:t xml:space="preserve">above, </w:t>
      </w:r>
      <w:r w:rsidRPr="00DF28AE">
        <w:t>strategies will be employed to ensure the desired sample size or data saturation is reached for each data collection activity</w:t>
      </w:r>
      <w:r w:rsidR="004D1993" w:rsidRPr="009621DA">
        <w:t xml:space="preserve">. </w:t>
      </w:r>
    </w:p>
    <w:p w:rsidR="008F2434" w:rsidRPr="009621DA" w:rsidRDefault="008F2434" w:rsidP="004D1993"/>
    <w:p w:rsidR="00015725" w:rsidRPr="00E93FE2" w:rsidRDefault="00015725" w:rsidP="004D1993">
      <w:pPr>
        <w:rPr>
          <w:rFonts w:ascii="Arial" w:hAnsi="Arial" w:cs="Arial"/>
        </w:rPr>
      </w:pPr>
      <w:r w:rsidRPr="009621DA">
        <w:t xml:space="preserve">Both </w:t>
      </w:r>
      <w:r w:rsidR="00A45DB9" w:rsidRPr="009621DA">
        <w:t>organizations</w:t>
      </w:r>
      <w:r w:rsidRPr="009621DA">
        <w:t xml:space="preserve"> have </w:t>
      </w:r>
      <w:r w:rsidR="00A45DB9" w:rsidRPr="009621DA">
        <w:t>agreed</w:t>
      </w:r>
      <w:r w:rsidRPr="009621DA">
        <w:t xml:space="preserve"> to </w:t>
      </w:r>
      <w:r w:rsidR="00A45DB9" w:rsidRPr="009621DA">
        <w:t>participate</w:t>
      </w:r>
      <w:r w:rsidRPr="009621DA">
        <w:t xml:space="preserve"> in this </w:t>
      </w:r>
      <w:r w:rsidR="00A45DB9" w:rsidRPr="009621DA">
        <w:t>research study</w:t>
      </w:r>
      <w:r w:rsidRPr="009621DA">
        <w:t xml:space="preserve">, and have offered their support in recruiting </w:t>
      </w:r>
      <w:r w:rsidR="008F2434" w:rsidRPr="009621DA">
        <w:t>participants</w:t>
      </w:r>
      <w:r w:rsidRPr="009621DA">
        <w:t>.</w:t>
      </w:r>
      <w:r w:rsidR="00A45DB9" w:rsidRPr="009621DA">
        <w:t xml:space="preserve"> Letters of support were received from physician leaders in all potential practices.</w:t>
      </w:r>
      <w:r w:rsidRPr="009621DA">
        <w:t xml:space="preserve"> </w:t>
      </w:r>
      <w:r w:rsidR="006A47BC" w:rsidRPr="009621DA">
        <w:t xml:space="preserve">Maximal </w:t>
      </w:r>
      <w:r w:rsidR="00B41A11">
        <w:t>participation</w:t>
      </w:r>
      <w:r w:rsidR="006A47BC" w:rsidRPr="009621DA">
        <w:t xml:space="preserve"> will be achieved due to</w:t>
      </w:r>
      <w:r w:rsidRPr="009621DA">
        <w:t xml:space="preserve"> organizational support and the fact that the data collection is minimally intrusive. </w:t>
      </w:r>
      <w:r w:rsidR="006C2CE0">
        <w:t>T</w:t>
      </w:r>
      <w:r w:rsidR="00A45DB9" w:rsidRPr="009621DA">
        <w:t xml:space="preserve">he </w:t>
      </w:r>
      <w:r w:rsidR="00D343E1">
        <w:t xml:space="preserve">staff </w:t>
      </w:r>
      <w:r w:rsidR="00A45DB9" w:rsidRPr="009621DA">
        <w:t>observations</w:t>
      </w:r>
      <w:r w:rsidR="00F14EAB">
        <w:t xml:space="preserve">, </w:t>
      </w:r>
      <w:r w:rsidR="00F14EAB" w:rsidRPr="009621DA">
        <w:t>time</w:t>
      </w:r>
      <w:r w:rsidR="00A45DB9" w:rsidRPr="009621DA">
        <w:t xml:space="preserve"> and motion study</w:t>
      </w:r>
      <w:r w:rsidR="00E02EEB">
        <w:t xml:space="preserve">, and </w:t>
      </w:r>
      <w:r w:rsidR="00D343E1">
        <w:t>extraction of clinical data</w:t>
      </w:r>
      <w:r w:rsidRPr="009621DA">
        <w:t xml:space="preserve"> do not require active participation</w:t>
      </w:r>
      <w:r w:rsidR="008F2434" w:rsidRPr="009621DA">
        <w:t xml:space="preserve"> from clinic staff</w:t>
      </w:r>
      <w:r w:rsidRPr="009621DA">
        <w:t xml:space="preserve">. </w:t>
      </w:r>
      <w:r w:rsidR="00877345">
        <w:t>P</w:t>
      </w:r>
      <w:r w:rsidR="006C2CE0">
        <w:t xml:space="preserve">articipants in the semi-structured interviews and focus groups will be </w:t>
      </w:r>
      <w:r w:rsidR="00877345">
        <w:t>provided</w:t>
      </w:r>
      <w:r w:rsidR="006C2CE0">
        <w:t xml:space="preserve"> a $25 gift</w:t>
      </w:r>
      <w:r w:rsidR="00877345">
        <w:t xml:space="preserve"> card</w:t>
      </w:r>
      <w:r w:rsidR="006C2CE0">
        <w:t xml:space="preserve"> in appreciation for their time and </w:t>
      </w:r>
      <w:r w:rsidR="00877345">
        <w:t>contributions.</w:t>
      </w:r>
      <w:r w:rsidR="006C2CE0">
        <w:t xml:space="preserve"> </w:t>
      </w:r>
      <w:r w:rsidR="00EF45F0" w:rsidRPr="009621DA">
        <w:t>AHRQ</w:t>
      </w:r>
      <w:r w:rsidR="008F2434" w:rsidRPr="009621DA">
        <w:t>,</w:t>
      </w:r>
      <w:r w:rsidRPr="009621DA">
        <w:t xml:space="preserve"> therefore</w:t>
      </w:r>
      <w:r w:rsidR="008F2434" w:rsidRPr="009621DA">
        <w:t>,</w:t>
      </w:r>
      <w:r w:rsidRPr="009621DA">
        <w:t xml:space="preserve"> foresee</w:t>
      </w:r>
      <w:r w:rsidR="00EF45F0" w:rsidRPr="009621DA">
        <w:t>s</w:t>
      </w:r>
      <w:r w:rsidRPr="009621DA">
        <w:t xml:space="preserve"> optimal participation.</w:t>
      </w:r>
    </w:p>
    <w:p w:rsidR="00015725" w:rsidRDefault="00015725" w:rsidP="005453AD">
      <w:pPr>
        <w:jc w:val="both"/>
        <w:rPr>
          <w:rFonts w:ascii="Arial" w:hAnsi="Arial" w:cs="Arial"/>
        </w:rPr>
      </w:pPr>
    </w:p>
    <w:p w:rsidR="00AC35D2" w:rsidRPr="00E93FE2" w:rsidRDefault="00AC35D2" w:rsidP="005453AD">
      <w:pPr>
        <w:jc w:val="both"/>
        <w:rPr>
          <w:rFonts w:ascii="Arial" w:hAnsi="Arial" w:cs="Arial"/>
        </w:rPr>
      </w:pPr>
    </w:p>
    <w:p w:rsidR="005453AD" w:rsidRPr="00E93FE2" w:rsidRDefault="005453AD" w:rsidP="00356E18">
      <w:pPr>
        <w:pStyle w:val="Heading2"/>
        <w:spacing w:before="0"/>
        <w:rPr>
          <w:sz w:val="24"/>
          <w:szCs w:val="24"/>
        </w:rPr>
      </w:pPr>
      <w:bookmarkStart w:id="15" w:name="_Toc151782202"/>
      <w:bookmarkStart w:id="16" w:name="_Toc158526238"/>
      <w:bookmarkStart w:id="17" w:name="_Toc336596843"/>
      <w:r w:rsidRPr="00E93FE2">
        <w:rPr>
          <w:sz w:val="24"/>
          <w:szCs w:val="24"/>
        </w:rPr>
        <w:t>4. Tests of Procedures</w:t>
      </w:r>
      <w:bookmarkStart w:id="18" w:name="_Toc151782203"/>
      <w:bookmarkStart w:id="19" w:name="_Toc158526239"/>
      <w:bookmarkEnd w:id="15"/>
      <w:bookmarkEnd w:id="16"/>
      <w:bookmarkEnd w:id="17"/>
    </w:p>
    <w:p w:rsidR="00AC35D2" w:rsidRPr="009621DA" w:rsidRDefault="005F2551" w:rsidP="005F2551">
      <w:pPr>
        <w:spacing w:after="240"/>
      </w:pPr>
      <w:r w:rsidRPr="009621DA">
        <w:t xml:space="preserve">Protocols from the </w:t>
      </w:r>
      <w:r w:rsidR="008F2434" w:rsidRPr="009621DA">
        <w:t xml:space="preserve">before-after </w:t>
      </w:r>
      <w:r w:rsidR="00042F0D" w:rsidRPr="009621DA">
        <w:t>t</w:t>
      </w:r>
      <w:r w:rsidRPr="009621DA">
        <w:t xml:space="preserve">ime and </w:t>
      </w:r>
      <w:r w:rsidR="00042F0D" w:rsidRPr="009621DA">
        <w:t>m</w:t>
      </w:r>
      <w:r w:rsidRPr="009621DA">
        <w:t>otion study, s</w:t>
      </w:r>
      <w:r w:rsidR="00734699" w:rsidRPr="009621DA">
        <w:t>emi-structured interview</w:t>
      </w:r>
      <w:r w:rsidRPr="009621DA">
        <w:t>s,</w:t>
      </w:r>
      <w:r w:rsidR="00734699" w:rsidRPr="009621DA">
        <w:t xml:space="preserve"> and</w:t>
      </w:r>
      <w:r w:rsidR="00043D47" w:rsidRPr="009621DA">
        <w:t xml:space="preserve"> </w:t>
      </w:r>
      <w:r w:rsidR="007F2A7A" w:rsidRPr="009621DA">
        <w:t>focus group</w:t>
      </w:r>
      <w:r w:rsidRPr="009621DA">
        <w:t>s</w:t>
      </w:r>
      <w:r w:rsidR="007F2A7A" w:rsidRPr="009621DA">
        <w:t xml:space="preserve"> will </w:t>
      </w:r>
      <w:r w:rsidR="008F2434" w:rsidRPr="009621DA">
        <w:t xml:space="preserve">each </w:t>
      </w:r>
      <w:r w:rsidR="007F2A7A" w:rsidRPr="009621DA">
        <w:t xml:space="preserve">be </w:t>
      </w:r>
      <w:r w:rsidR="001A64B2" w:rsidRPr="009621DA">
        <w:t>pre-tested</w:t>
      </w:r>
      <w:r w:rsidR="00E87EB3" w:rsidRPr="009621DA">
        <w:t xml:space="preserve"> by two</w:t>
      </w:r>
      <w:r w:rsidR="000E4E4C" w:rsidRPr="009621DA">
        <w:t xml:space="preserve"> </w:t>
      </w:r>
      <w:r w:rsidR="00E87EB3" w:rsidRPr="009621DA">
        <w:t xml:space="preserve">project </w:t>
      </w:r>
      <w:r w:rsidR="001A64B2" w:rsidRPr="009621DA">
        <w:t xml:space="preserve">site coordinators and </w:t>
      </w:r>
      <w:r w:rsidR="00E87EB3" w:rsidRPr="009621DA">
        <w:t>7</w:t>
      </w:r>
      <w:r w:rsidR="00AB5305" w:rsidRPr="009621DA">
        <w:t xml:space="preserve"> </w:t>
      </w:r>
      <w:r w:rsidR="00E87EB3" w:rsidRPr="009621DA">
        <w:t>clinicians or staff</w:t>
      </w:r>
      <w:r w:rsidR="00D23173" w:rsidRPr="009621DA">
        <w:t xml:space="preserve"> to be identified </w:t>
      </w:r>
      <w:r w:rsidR="00075B38" w:rsidRPr="009621DA">
        <w:t xml:space="preserve">from non-study sites </w:t>
      </w:r>
      <w:r w:rsidR="00E87EB3" w:rsidRPr="009621DA">
        <w:t>at</w:t>
      </w:r>
      <w:r w:rsidR="00075B38" w:rsidRPr="009621DA">
        <w:t xml:space="preserve"> </w:t>
      </w:r>
      <w:r w:rsidR="000B004A" w:rsidRPr="009621DA">
        <w:t>participating organization</w:t>
      </w:r>
      <w:r w:rsidR="00E87EB3" w:rsidRPr="009621DA">
        <w:t xml:space="preserve">s, for a total of </w:t>
      </w:r>
      <w:r w:rsidR="008F2434" w:rsidRPr="009621DA">
        <w:t xml:space="preserve">no more than </w:t>
      </w:r>
      <w:r w:rsidR="00E87EB3" w:rsidRPr="009621DA">
        <w:t>9 individuals</w:t>
      </w:r>
      <w:r w:rsidR="008F2434" w:rsidRPr="009621DA">
        <w:t xml:space="preserve"> per protocol</w:t>
      </w:r>
      <w:r w:rsidR="000B004A" w:rsidRPr="009621DA">
        <w:t xml:space="preserve">. </w:t>
      </w:r>
      <w:r w:rsidR="00126AE1" w:rsidRPr="009621DA">
        <w:t xml:space="preserve">It is expected that only </w:t>
      </w:r>
      <w:r w:rsidR="001973F8" w:rsidRPr="009621DA">
        <w:t xml:space="preserve">minor </w:t>
      </w:r>
      <w:r w:rsidR="006A3364" w:rsidRPr="009621DA">
        <w:t>refinements</w:t>
      </w:r>
      <w:r w:rsidR="00503B70" w:rsidRPr="009621DA">
        <w:t xml:space="preserve"> will </w:t>
      </w:r>
      <w:r w:rsidR="00D343E1">
        <w:t xml:space="preserve">be </w:t>
      </w:r>
      <w:r w:rsidR="00503B70" w:rsidRPr="009621DA">
        <w:t>made</w:t>
      </w:r>
      <w:r w:rsidR="00FC5ED0" w:rsidRPr="009621DA">
        <w:t xml:space="preserve"> to the </w:t>
      </w:r>
      <w:r w:rsidR="00F74EDA" w:rsidRPr="009621DA">
        <w:t xml:space="preserve">draft </w:t>
      </w:r>
      <w:r w:rsidR="00FC5ED0" w:rsidRPr="009621DA">
        <w:t>protocols</w:t>
      </w:r>
      <w:r w:rsidR="00503B70" w:rsidRPr="009621DA">
        <w:t>.</w:t>
      </w:r>
      <w:r w:rsidR="00F34C93" w:rsidRPr="009621DA">
        <w:t xml:space="preserve"> </w:t>
      </w:r>
      <w:r w:rsidR="00116412" w:rsidRPr="009621DA">
        <w:t>A</w:t>
      </w:r>
      <w:r w:rsidR="00F34C93" w:rsidRPr="009621DA">
        <w:t xml:space="preserve">ny changes </w:t>
      </w:r>
      <w:r w:rsidR="003A4603" w:rsidRPr="009621DA">
        <w:t xml:space="preserve">will be submitted </w:t>
      </w:r>
      <w:r w:rsidR="00441135" w:rsidRPr="009621DA">
        <w:t>with the final OMB package for OMB review</w:t>
      </w:r>
      <w:r w:rsidR="00F34C93" w:rsidRPr="009621DA">
        <w:t>.</w:t>
      </w:r>
      <w:r w:rsidR="00E72A7D">
        <w:t xml:space="preserve"> </w:t>
      </w:r>
    </w:p>
    <w:p w:rsidR="00B741E4" w:rsidRDefault="005453AD" w:rsidP="009621DA">
      <w:pPr>
        <w:pStyle w:val="Heading2"/>
      </w:pPr>
      <w:bookmarkStart w:id="20" w:name="_Toc336596844"/>
      <w:r w:rsidRPr="009621DA">
        <w:rPr>
          <w:sz w:val="24"/>
          <w:szCs w:val="24"/>
        </w:rPr>
        <w:t>5. Statistical Consultants</w:t>
      </w:r>
      <w:bookmarkEnd w:id="18"/>
      <w:bookmarkEnd w:id="19"/>
      <w:bookmarkEnd w:id="20"/>
    </w:p>
    <w:p w:rsidR="00B741E4" w:rsidRPr="009621DA" w:rsidRDefault="00441135" w:rsidP="00B741E4">
      <w:r w:rsidRPr="009621DA">
        <w:t>This mixed-methods study will employ qualitative</w:t>
      </w:r>
      <w:r w:rsidR="00B47983" w:rsidRPr="009621DA">
        <w:t xml:space="preserve"> and quantitative</w:t>
      </w:r>
      <w:r w:rsidRPr="009621DA">
        <w:t xml:space="preserve"> methods for data collection and analysis.</w:t>
      </w:r>
      <w:r w:rsidR="00B741E4" w:rsidRPr="009621DA">
        <w:t xml:space="preserve"> Project co-investigator Dr. Holly Lanham is an expert on qualitative methods</w:t>
      </w:r>
      <w:hyperlink w:anchor="_ENREF_9" w:tooltip="Lanham, 2011 #510" w:history="1">
        <w:r w:rsidR="00E76CBB" w:rsidRPr="009621DA">
          <w:fldChar w:fldCharType="begin">
            <w:fldData xml:space="preserve">PEVuZE5vdGU+PENpdGU+PEF1dGhvcj5MYW5oYW08L0F1dGhvcj48WWVhcj4yMDExPC9ZZWFyPjxS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</w:fldData>
          </w:fldChar>
        </w:r>
        <w:r w:rsidR="00341371">
          <w:instrText xml:space="preserve"> ADDIN EN.CITE </w:instrText>
        </w:r>
        <w:r w:rsidR="00E76CBB">
          <w:fldChar w:fldCharType="begin">
            <w:fldData xml:space="preserve">PEVuZE5vdGU+PENpdGU+PEF1dGhvcj5MYW5oYW08L0F1dGhvcj48WWVhcj4yMDExPC9ZZWFyPjxS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</w:fldData>
          </w:fldChar>
        </w:r>
        <w:r w:rsidR="00341371">
          <w:instrText xml:space="preserve"> ADDIN EN.CITE.DATA </w:instrText>
        </w:r>
        <w:r w:rsidR="00E76CBB">
          <w:fldChar w:fldCharType="end"/>
        </w:r>
        <w:r w:rsidR="00E76CBB" w:rsidRPr="009621DA">
          <w:fldChar w:fldCharType="separate"/>
        </w:r>
        <w:r w:rsidR="00341371" w:rsidRPr="00341371">
          <w:rPr>
            <w:noProof/>
            <w:vertAlign w:val="superscript"/>
          </w:rPr>
          <w:t>9-12</w:t>
        </w:r>
        <w:r w:rsidR="00E76CBB" w:rsidRPr="009621DA">
          <w:fldChar w:fldCharType="end"/>
        </w:r>
      </w:hyperlink>
      <w:r w:rsidR="00B741E4" w:rsidRPr="009621DA">
        <w:t xml:space="preserve"> and will lead all qualitative project activities including </w:t>
      </w:r>
      <w:r w:rsidR="00A9074C">
        <w:t>S</w:t>
      </w:r>
      <w:r w:rsidR="00C546AC">
        <w:t>taff</w:t>
      </w:r>
      <w:r w:rsidR="00B741E4" w:rsidRPr="009621DA">
        <w:t xml:space="preserve"> </w:t>
      </w:r>
      <w:r w:rsidR="00A9074C">
        <w:t>O</w:t>
      </w:r>
      <w:r w:rsidR="00B741E4" w:rsidRPr="009621DA">
        <w:t xml:space="preserve">bservations, </w:t>
      </w:r>
      <w:r w:rsidR="00A9074C">
        <w:t>S</w:t>
      </w:r>
      <w:r w:rsidR="00B741E4" w:rsidRPr="009621DA">
        <w:t>emi-</w:t>
      </w:r>
      <w:r w:rsidR="00A9074C">
        <w:t>S</w:t>
      </w:r>
      <w:r w:rsidR="00B741E4" w:rsidRPr="009621DA">
        <w:t xml:space="preserve">tructured </w:t>
      </w:r>
      <w:r w:rsidR="00A9074C">
        <w:t>I</w:t>
      </w:r>
      <w:r w:rsidR="00B741E4" w:rsidRPr="009621DA">
        <w:t xml:space="preserve">nterviews, and </w:t>
      </w:r>
      <w:r w:rsidR="00A9074C">
        <w:t>F</w:t>
      </w:r>
      <w:r w:rsidR="00B741E4" w:rsidRPr="009621DA">
        <w:t xml:space="preserve">ocus </w:t>
      </w:r>
      <w:r w:rsidR="00A9074C">
        <w:t>G</w:t>
      </w:r>
      <w:r w:rsidR="00B741E4" w:rsidRPr="009621DA">
        <w:t>roups.</w:t>
      </w:r>
    </w:p>
    <w:p w:rsidR="00B741E4" w:rsidRPr="009621DA" w:rsidRDefault="00B741E4" w:rsidP="00CB344A"/>
    <w:p w:rsidR="00CB344A" w:rsidRPr="009621DA" w:rsidRDefault="00B741E4" w:rsidP="00CB344A">
      <w:r w:rsidRPr="009621DA">
        <w:lastRenderedPageBreak/>
        <w:t>The principal investigator</w:t>
      </w:r>
      <w:r w:rsidR="00CB344A" w:rsidRPr="009621DA">
        <w:t xml:space="preserve"> Dr. Kai Zheng</w:t>
      </w:r>
      <w:r w:rsidR="00692E32" w:rsidRPr="009621DA">
        <w:t xml:space="preserve"> </w:t>
      </w:r>
      <w:r w:rsidR="00CB344A" w:rsidRPr="009621DA">
        <w:t>has significant experience and specialized expertise in conducting workflow analysis, and in related areas including human–computer interaction, computer supported cooperative work, technology acceptance, organization studies, and socio-technical investigations.</w:t>
      </w:r>
      <w:r w:rsidR="00E76CBB" w:rsidRPr="009621DA">
        <w:fldChar w:fldCharType="begin">
          <w:fldData xml:space="preserve">PEVuZE5vdGU+PENpdGU+PEF1dGhvcj5aaG91IFg8L0F1dGhvcj48WWVhcj4yMDEyPC9ZZWFyPjxS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</w:fldData>
        </w:fldChar>
      </w:r>
      <w:r w:rsidR="00341371">
        <w:instrText xml:space="preserve"> ADDIN EN.CITE </w:instrText>
      </w:r>
      <w:r w:rsidR="00E76CBB">
        <w:fldChar w:fldCharType="begin">
          <w:fldData xml:space="preserve">PEVuZE5vdGU+PENpdGU+PEF1dGhvcj5aaG91IFg8L0F1dGhvcj48WWVhcj4yMDEyPC9ZZWFyPjxS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</w:fldData>
        </w:fldChar>
      </w:r>
      <w:r w:rsidR="00341371">
        <w:instrText xml:space="preserve"> ADDIN EN.CITE.DATA </w:instrText>
      </w:r>
      <w:r w:rsidR="00E76CBB">
        <w:fldChar w:fldCharType="end"/>
      </w:r>
      <w:r w:rsidR="00E76CBB" w:rsidRPr="009621DA">
        <w:fldChar w:fldCharType="separate"/>
      </w:r>
      <w:hyperlink w:anchor="_ENREF_7" w:tooltip="Zheng, 2010 #493" w:history="1">
        <w:r w:rsidR="00341371" w:rsidRPr="00341371">
          <w:rPr>
            <w:noProof/>
            <w:vertAlign w:val="superscript"/>
          </w:rPr>
          <w:t>7</w:t>
        </w:r>
      </w:hyperlink>
      <w:r w:rsidR="00341371" w:rsidRPr="00341371">
        <w:rPr>
          <w:noProof/>
          <w:vertAlign w:val="superscript"/>
        </w:rPr>
        <w:t>,</w:t>
      </w:r>
      <w:hyperlink w:anchor="_ENREF_9" w:tooltip="Lanham, 2011 #510" w:history="1">
        <w:r w:rsidR="00341371" w:rsidRPr="00341371">
          <w:rPr>
            <w:noProof/>
            <w:vertAlign w:val="superscript"/>
          </w:rPr>
          <w:t>9</w:t>
        </w:r>
      </w:hyperlink>
      <w:r w:rsidR="00341371" w:rsidRPr="00341371">
        <w:rPr>
          <w:noProof/>
          <w:vertAlign w:val="superscript"/>
        </w:rPr>
        <w:t>,</w:t>
      </w:r>
      <w:hyperlink w:anchor="_ENREF_13" w:tooltip="Zhou X,  2012 #536" w:history="1">
        <w:r w:rsidR="00341371" w:rsidRPr="00341371">
          <w:rPr>
            <w:noProof/>
            <w:vertAlign w:val="superscript"/>
          </w:rPr>
          <w:t>13-22</w:t>
        </w:r>
      </w:hyperlink>
      <w:r w:rsidR="00E76CBB" w:rsidRPr="009621DA">
        <w:fldChar w:fldCharType="end"/>
      </w:r>
      <w:r w:rsidR="00CB344A" w:rsidRPr="009621DA">
        <w:t xml:space="preserve"> </w:t>
      </w:r>
      <w:r w:rsidR="00692E32" w:rsidRPr="009621DA">
        <w:t>Dr. Zheng has considerable experience conducting time and motion studies</w:t>
      </w:r>
      <w:r w:rsidRPr="009621DA">
        <w:t xml:space="preserve"> and will lead data collection </w:t>
      </w:r>
      <w:r w:rsidRPr="00FE726B">
        <w:t xml:space="preserve">and analysis activities for </w:t>
      </w:r>
      <w:r w:rsidR="00D343E1">
        <w:t xml:space="preserve">the </w:t>
      </w:r>
      <w:r w:rsidRPr="00FE726B">
        <w:t xml:space="preserve">quantitative </w:t>
      </w:r>
      <w:r w:rsidR="001D32DE">
        <w:t>components of the study</w:t>
      </w:r>
      <w:r w:rsidR="00E1345D" w:rsidRPr="00FE726B">
        <w:t xml:space="preserve">. </w:t>
      </w:r>
      <w:r w:rsidR="00FE726B" w:rsidRPr="00D57939">
        <w:rPr>
          <w:rFonts w:eastAsia="SimSun"/>
          <w:lang w:eastAsia="zh-CN"/>
        </w:rPr>
        <w:t xml:space="preserve">The </w:t>
      </w:r>
      <w:r w:rsidR="00FE726B" w:rsidRPr="00D57939">
        <w:t>quantitative workflow data will be analyzed using three methods proposed and empirically validated in Zheng et al. (2010)</w:t>
      </w:r>
      <w:hyperlink w:anchor="_ENREF_13" w:tooltip="Zheng, 2010 #493" w:history="1"/>
      <w:hyperlink w:anchor="_ENREF_7" w:tooltip="Zheng, 2010 #493" w:history="1">
        <w:r w:rsidR="00E76CBB" w:rsidRPr="00D57939">
          <w:fldChar w:fldCharType="begin"/>
        </w:r>
        <w:r w:rsidR="00341371">
          <w:instrText xml:space="preserve"> ADDIN EN.CITE &lt;EndNote&gt;&lt;Cite&gt;&lt;Author&gt;Zheng&lt;/Author&gt;&lt;Year&gt;2010&lt;/Year&gt;&lt;RecNum&gt;493&lt;/RecNum&gt;&lt;DisplayText&gt;&lt;style face="superscript"&gt;7&lt;/style&gt;&lt;/DisplayText&gt;&lt;record&gt;&lt;rec-number&gt;493&lt;/rec-number&gt;&lt;foreign-keys&gt;&lt;key app="EN" db-id="9satewt98xt2alewez9xtzzwr9xa0tssdxts"&gt;493&lt;/key&gt;&lt;/foreign-keys&gt;&lt;ref-type name="Journal Article"&gt;17&lt;/ref-type&gt;&lt;contributors&gt;&lt;authors&gt;&lt;author&gt;Zheng, K.&lt;/author&gt;&lt;author&gt;Haftel, H. M.&lt;/author&gt;&lt;author&gt;Hirschl, R. B.&lt;/author&gt;&lt;author&gt;O&amp;apos;Reilly, M.&lt;/author&gt;&lt;author&gt;Hanauer, D. A.&lt;/author&gt;&lt;/authors&gt;&lt;/contributors&gt;&lt;auth-address&gt;School of Public Health, Department of Health Management and Policy, The University of Michigan, Ann Arbor, Michigan 48109-2029, USA. kzheng@umich.edu&lt;/auth-address&gt;&lt;titles&gt;&lt;title&gt;Quantifying the impact of health IT implementations on clinical workflow: a new methodological perspective&lt;/title&gt;&lt;secondary-title&gt;J Am Med Inform Assoc&lt;/secondary-title&gt;&lt;/titles&gt;&lt;periodical&gt;&lt;full-title&gt;J Am Med Inform Assoc&lt;/full-title&gt;&lt;/periodical&gt;&lt;pages&gt;454-61&lt;/pages&gt;&lt;volume&gt;17&lt;/volume&gt;&lt;number&gt;4&lt;/number&gt;&lt;edition&gt;2010/07/03&lt;/edition&gt;&lt;keywords&gt;&lt;keyword&gt;*Computer Graphics&lt;/keyword&gt;&lt;keyword&gt;*Decision Support Systems, Management&lt;/keyword&gt;&lt;keyword&gt;Female&lt;/keyword&gt;&lt;keyword&gt;Health Plan Implementation&lt;/keyword&gt;&lt;keyword&gt;Humans&lt;/keyword&gt;&lt;keyword&gt;Intensive Care Units, Pediatric&lt;/keyword&gt;&lt;keyword&gt;Male&lt;/keyword&gt;&lt;keyword&gt;*Medical Order Entry Systems&lt;/keyword&gt;&lt;keyword&gt;Michigan&lt;/keyword&gt;&lt;keyword&gt;*Pattern Recognition, Automated&lt;/keyword&gt;&lt;keyword&gt;*Time and Motion Studies&lt;/keyword&gt;&lt;keyword&gt;*Workflow&lt;/keyword&gt;&lt;/keywords&gt;&lt;dates&gt;&lt;year&gt;2010&lt;/year&gt;&lt;pub-dates&gt;&lt;date&gt;Jul-Aug&lt;/date&gt;&lt;/pub-dates&gt;&lt;/dates&gt;&lt;isbn&gt;1527-974X (Electronic)&amp;#xD;1067-5027 (Linking)&lt;/isbn&gt;&lt;accession-num&gt;20595314&lt;/accession-num&gt;&lt;urls&gt;&lt;related-urls&gt;&lt;url&gt;http://www.ncbi.nlm.nih.gov/pubmed/20595314&lt;/url&gt;&lt;/related-urls&gt;&lt;/urls&gt;&lt;custom2&gt;2995654&lt;/custom2&gt;&lt;electronic-resource-num&gt;17/4/454 [pii]&amp;#xD;10.1136/jamia.2010.004440&lt;/electronic-resource-num&gt;&lt;language&gt;eng&lt;/language&gt;&lt;/record&gt;&lt;/Cite&gt;&lt;/EndNote&gt;</w:instrText>
        </w:r>
        <w:r w:rsidR="00E76CBB" w:rsidRPr="00D57939">
          <w:fldChar w:fldCharType="separate"/>
        </w:r>
        <w:r w:rsidR="00341371" w:rsidRPr="00341371">
          <w:rPr>
            <w:noProof/>
            <w:vertAlign w:val="superscript"/>
          </w:rPr>
          <w:t>7</w:t>
        </w:r>
        <w:r w:rsidR="00E76CBB" w:rsidRPr="00D57939">
          <w:fldChar w:fldCharType="end"/>
        </w:r>
      </w:hyperlink>
      <w:r w:rsidR="00FE726B" w:rsidRPr="00D57939">
        <w:t>: workflow fragmentation assessments; pattern recognition; and data visualization.</w:t>
      </w:r>
    </w:p>
    <w:p w:rsidR="00B741E4" w:rsidRPr="009621DA" w:rsidRDefault="00B741E4" w:rsidP="008F2434"/>
    <w:p w:rsidR="00ED6562" w:rsidRDefault="008F2434">
      <w:pPr>
        <w:rPr>
          <w:rFonts w:ascii="Arial" w:hAnsi="Arial" w:cs="Arial"/>
        </w:rPr>
      </w:pPr>
      <w:r w:rsidRPr="00DF28AE">
        <w:t xml:space="preserve">AHRQ’s contractor, Billings Clinic, will be responsible for overseeing the recruitment of participants, conducting all of the data collection, and analyzing and reporting the findings. The principal investigator is </w:t>
      </w:r>
      <w:r w:rsidR="006B2369">
        <w:t xml:space="preserve">Dr. Kai Zheng </w:t>
      </w:r>
      <w:r w:rsidRPr="00DF28AE">
        <w:t xml:space="preserve">and project director is </w:t>
      </w:r>
      <w:r w:rsidR="00E02EEB">
        <w:t>Dr. Elizabeth Ciemins</w:t>
      </w:r>
      <w:r w:rsidRPr="00DF28AE">
        <w:t xml:space="preserve">. Dr. </w:t>
      </w:r>
      <w:r w:rsidR="006B2369">
        <w:t>Zheng</w:t>
      </w:r>
      <w:r w:rsidRPr="00DF28AE">
        <w:t xml:space="preserve"> can be reached by phone at </w:t>
      </w:r>
      <w:r w:rsidR="00AE686A">
        <w:t>(412) 708-</w:t>
      </w:r>
      <w:r w:rsidR="00AE686A" w:rsidRPr="00AE686A">
        <w:t>2202</w:t>
      </w:r>
      <w:r w:rsidRPr="00DF28AE">
        <w:t xml:space="preserve"> or by email at </w:t>
      </w:r>
      <w:r w:rsidR="00AE686A" w:rsidRPr="00AE686A">
        <w:t>kzheng@umich.edu</w:t>
      </w:r>
      <w:r w:rsidRPr="00DF28AE">
        <w:t xml:space="preserve">. Dr. </w:t>
      </w:r>
      <w:r w:rsidR="00E02EEB">
        <w:t>Ciemins</w:t>
      </w:r>
      <w:r w:rsidR="006B2369">
        <w:t xml:space="preserve"> </w:t>
      </w:r>
      <w:r w:rsidRPr="00DF28AE">
        <w:t xml:space="preserve">can be reached by phone at </w:t>
      </w:r>
      <w:r w:rsidR="005251FE">
        <w:t>(</w:t>
      </w:r>
      <w:r w:rsidR="0070751D" w:rsidRPr="0070751D">
        <w:t>406</w:t>
      </w:r>
      <w:r w:rsidR="005251FE">
        <w:t xml:space="preserve">) </w:t>
      </w:r>
      <w:r w:rsidR="0070751D" w:rsidRPr="0070751D">
        <w:t>238-5724</w:t>
      </w:r>
      <w:r w:rsidRPr="00DF28AE">
        <w:t xml:space="preserve"> and by email at </w:t>
      </w:r>
      <w:hyperlink r:id="rId9" w:history="1">
        <w:r w:rsidR="0070751D" w:rsidRPr="002C483B">
          <w:rPr>
            <w:rStyle w:val="Hyperlink"/>
          </w:rPr>
          <w:t>eciemins@billingsclinic.org</w:t>
        </w:r>
      </w:hyperlink>
      <w:r w:rsidRPr="00DF28AE">
        <w:t>.</w:t>
      </w:r>
      <w:r w:rsidR="00ED6562">
        <w:rPr>
          <w:rFonts w:ascii="Arial" w:hAnsi="Arial" w:cs="Arial"/>
        </w:rPr>
        <w:br w:type="page"/>
      </w:r>
    </w:p>
    <w:p w:rsidR="00D5358F" w:rsidRPr="00ED6562" w:rsidRDefault="00E93FE2" w:rsidP="00ED6562">
      <w:pPr>
        <w:rPr>
          <w:rFonts w:ascii="Arial" w:hAnsi="Arial" w:cs="Arial"/>
          <w:b/>
        </w:rPr>
      </w:pPr>
      <w:r w:rsidRPr="00E93FE2">
        <w:rPr>
          <w:rFonts w:ascii="Arial" w:hAnsi="Arial" w:cs="Arial"/>
          <w:b/>
        </w:rPr>
        <w:lastRenderedPageBreak/>
        <w:t>References:</w:t>
      </w:r>
    </w:p>
    <w:p w:rsidR="00D5358F" w:rsidRPr="00B21D93" w:rsidRDefault="00D5358F" w:rsidP="00E93FE2">
      <w:pPr>
        <w:ind w:left="720" w:hanging="720"/>
        <w:rPr>
          <w:rFonts w:ascii="Arial" w:hAnsi="Arial" w:cs="Arial"/>
        </w:rPr>
      </w:pPr>
    </w:p>
    <w:p w:rsidR="00341371" w:rsidRPr="00341371" w:rsidRDefault="00E76CBB" w:rsidP="00341371">
      <w:pPr>
        <w:ind w:left="720" w:hanging="720"/>
        <w:rPr>
          <w:noProof/>
        </w:rPr>
      </w:pPr>
      <w:r w:rsidRPr="0090636E">
        <w:rPr>
          <w:rFonts w:ascii="Arial" w:hAnsi="Arial" w:cs="Arial"/>
        </w:rPr>
        <w:fldChar w:fldCharType="begin"/>
      </w:r>
      <w:r w:rsidR="00D5358F" w:rsidRPr="00B21D93">
        <w:rPr>
          <w:rFonts w:ascii="Arial" w:hAnsi="Arial" w:cs="Arial"/>
        </w:rPr>
        <w:instrText xml:space="preserve"> ADDIN EN.REFLIST </w:instrText>
      </w:r>
      <w:r w:rsidRPr="0090636E">
        <w:rPr>
          <w:rFonts w:ascii="Arial" w:hAnsi="Arial" w:cs="Arial"/>
        </w:rPr>
        <w:fldChar w:fldCharType="separate"/>
      </w:r>
      <w:bookmarkStart w:id="21" w:name="_ENREF_1"/>
      <w:r w:rsidR="00341371" w:rsidRPr="00341371">
        <w:rPr>
          <w:b/>
          <w:noProof/>
        </w:rPr>
        <w:t>1.</w:t>
      </w:r>
      <w:r w:rsidR="00341371" w:rsidRPr="00341371">
        <w:rPr>
          <w:noProof/>
        </w:rPr>
        <w:tab/>
        <w:t xml:space="preserve">Wetterneck T, Lapin J, Krueger D, Holman G, Beasley J, Karsh B. Development of a Primary Care Physician Task List to Evaluate Clinic Visit Workflow. </w:t>
      </w:r>
      <w:r w:rsidR="00341371" w:rsidRPr="00341371">
        <w:rPr>
          <w:i/>
          <w:noProof/>
        </w:rPr>
        <w:t xml:space="preserve">BMJ Quality &amp; Safety. </w:t>
      </w:r>
      <w:r w:rsidR="00341371" w:rsidRPr="00341371">
        <w:rPr>
          <w:noProof/>
        </w:rPr>
        <w:t>2012;21(1):47-53.</w:t>
      </w:r>
      <w:bookmarkEnd w:id="21"/>
    </w:p>
    <w:p w:rsidR="00341371" w:rsidRPr="00341371" w:rsidRDefault="00341371" w:rsidP="00341371">
      <w:pPr>
        <w:ind w:left="720" w:hanging="720"/>
        <w:rPr>
          <w:noProof/>
        </w:rPr>
      </w:pPr>
      <w:bookmarkStart w:id="22" w:name="_ENREF_2"/>
      <w:r w:rsidRPr="00341371">
        <w:rPr>
          <w:b/>
          <w:noProof/>
        </w:rPr>
        <w:t>2.</w:t>
      </w:r>
      <w:r w:rsidRPr="00341371">
        <w:rPr>
          <w:noProof/>
        </w:rPr>
        <w:tab/>
        <w:t xml:space="preserve">Overhage JM, Perkins S, Tierney WM, McDonald CJ. Controlled trial of direct physician order entry: effects on physicians' time utilization in ambulatory primary care internal medicine practices. </w:t>
      </w:r>
      <w:r w:rsidRPr="00341371">
        <w:rPr>
          <w:i/>
          <w:noProof/>
        </w:rPr>
        <w:t xml:space="preserve">J Am Med Inform Assoc. </w:t>
      </w:r>
      <w:r w:rsidRPr="00341371">
        <w:rPr>
          <w:noProof/>
        </w:rPr>
        <w:t>Jul-Aug 2001;8(4):361-371.</w:t>
      </w:r>
      <w:bookmarkEnd w:id="22"/>
    </w:p>
    <w:p w:rsidR="00341371" w:rsidRPr="00341371" w:rsidRDefault="00341371" w:rsidP="00341371">
      <w:pPr>
        <w:ind w:left="720" w:hanging="720"/>
        <w:rPr>
          <w:noProof/>
        </w:rPr>
      </w:pPr>
      <w:bookmarkStart w:id="23" w:name="_ENREF_3"/>
      <w:r w:rsidRPr="00341371">
        <w:rPr>
          <w:b/>
          <w:noProof/>
        </w:rPr>
        <w:t>3.</w:t>
      </w:r>
      <w:r w:rsidRPr="00341371">
        <w:rPr>
          <w:noProof/>
        </w:rPr>
        <w:tab/>
        <w:t xml:space="preserve">Pizziferri L, Kittler AF, Volk LA, et al. Primary care physician time utilization before and after implementation of an electronic health record: a time-motion study. </w:t>
      </w:r>
      <w:r w:rsidRPr="00341371">
        <w:rPr>
          <w:i/>
          <w:noProof/>
        </w:rPr>
        <w:t xml:space="preserve">J Biomed Inform. </w:t>
      </w:r>
      <w:r w:rsidRPr="00341371">
        <w:rPr>
          <w:noProof/>
        </w:rPr>
        <w:t>Jun 2005;38(3):176-188.</w:t>
      </w:r>
      <w:bookmarkEnd w:id="23"/>
    </w:p>
    <w:p w:rsidR="00341371" w:rsidRPr="00341371" w:rsidRDefault="00341371" w:rsidP="00341371">
      <w:pPr>
        <w:ind w:left="720" w:hanging="720"/>
        <w:rPr>
          <w:noProof/>
        </w:rPr>
      </w:pPr>
      <w:bookmarkStart w:id="24" w:name="_ENREF_4"/>
      <w:r w:rsidRPr="00341371">
        <w:rPr>
          <w:b/>
          <w:noProof/>
        </w:rPr>
        <w:t>4.</w:t>
      </w:r>
      <w:r w:rsidRPr="00341371">
        <w:rPr>
          <w:noProof/>
        </w:rPr>
        <w:tab/>
        <w:t xml:space="preserve">Agency for Healthcare Research and Quality. Time and Motion Study Tool: Ambulatory Practice (TMS-AP). </w:t>
      </w:r>
      <w:hyperlink r:id="rId10" w:history="1">
        <w:r w:rsidRPr="00341371">
          <w:rPr>
            <w:rStyle w:val="Hyperlink"/>
            <w:noProof/>
          </w:rPr>
          <w:t>http://healthit.ahrq.gov/portal/server.pt/gateway/PTARGS_0_1248_216071_0_0_18/AHRQ%20NRC%20Time-Motion%20Study%20Tool%20Guide.pdf</w:t>
        </w:r>
      </w:hyperlink>
      <w:r w:rsidRPr="00341371">
        <w:rPr>
          <w:noProof/>
        </w:rPr>
        <w:t>. Accessed January 12, 2012.</w:t>
      </w:r>
      <w:bookmarkEnd w:id="24"/>
    </w:p>
    <w:p w:rsidR="00341371" w:rsidRPr="00341371" w:rsidRDefault="00341371" w:rsidP="00341371">
      <w:pPr>
        <w:ind w:left="720" w:hanging="720"/>
        <w:rPr>
          <w:noProof/>
        </w:rPr>
      </w:pPr>
      <w:bookmarkStart w:id="25" w:name="_ENREF_5"/>
      <w:r w:rsidRPr="00341371">
        <w:rPr>
          <w:b/>
          <w:noProof/>
        </w:rPr>
        <w:t>5.</w:t>
      </w:r>
      <w:r w:rsidRPr="00341371">
        <w:rPr>
          <w:noProof/>
        </w:rPr>
        <w:tab/>
        <w:t xml:space="preserve">Patton M. </w:t>
      </w:r>
      <w:r w:rsidRPr="00341371">
        <w:rPr>
          <w:i/>
          <w:noProof/>
        </w:rPr>
        <w:t>Qualitative Research &amp; Evaluation Methods</w:t>
      </w:r>
      <w:r w:rsidRPr="00341371">
        <w:rPr>
          <w:noProof/>
        </w:rPr>
        <w:t>. 3rd ed. Thousand Oaks, CA: SAGE Publications; 2002.</w:t>
      </w:r>
      <w:bookmarkEnd w:id="25"/>
    </w:p>
    <w:p w:rsidR="00341371" w:rsidRPr="00341371" w:rsidRDefault="00341371" w:rsidP="00341371">
      <w:pPr>
        <w:ind w:left="720" w:hanging="720"/>
        <w:rPr>
          <w:noProof/>
        </w:rPr>
      </w:pPr>
      <w:bookmarkStart w:id="26" w:name="_ENREF_6"/>
      <w:r w:rsidRPr="00341371">
        <w:rPr>
          <w:b/>
          <w:noProof/>
        </w:rPr>
        <w:t>6.</w:t>
      </w:r>
      <w:r w:rsidRPr="00341371">
        <w:rPr>
          <w:noProof/>
        </w:rPr>
        <w:tab/>
        <w:t xml:space="preserve">Zheng K, Guo MH, Hanauer DA. Using the time and motion method to study clinical work processes and workflow: methodological inconsistencies and a call for standardized research. </w:t>
      </w:r>
      <w:r w:rsidRPr="00341371">
        <w:rPr>
          <w:i/>
          <w:noProof/>
        </w:rPr>
        <w:t xml:space="preserve">J Am Med Inform Assoc. </w:t>
      </w:r>
      <w:r w:rsidRPr="00341371">
        <w:rPr>
          <w:noProof/>
        </w:rPr>
        <w:t>Sep-Oct 2011;18(5):704-710.</w:t>
      </w:r>
      <w:bookmarkEnd w:id="26"/>
    </w:p>
    <w:p w:rsidR="00341371" w:rsidRPr="00341371" w:rsidRDefault="00341371" w:rsidP="00341371">
      <w:pPr>
        <w:ind w:left="720" w:hanging="720"/>
        <w:rPr>
          <w:noProof/>
        </w:rPr>
      </w:pPr>
      <w:bookmarkStart w:id="27" w:name="_ENREF_7"/>
      <w:r w:rsidRPr="00341371">
        <w:rPr>
          <w:b/>
          <w:noProof/>
        </w:rPr>
        <w:t>7.</w:t>
      </w:r>
      <w:r w:rsidRPr="00341371">
        <w:rPr>
          <w:noProof/>
        </w:rPr>
        <w:tab/>
        <w:t xml:space="preserve">Zheng K, Haftel HM, Hirschl RB, O'Reilly M, Hanauer DA. Quantifying the impact of health IT implementations on clinical workflow: a new methodological perspective. </w:t>
      </w:r>
      <w:r w:rsidRPr="00341371">
        <w:rPr>
          <w:i/>
          <w:noProof/>
        </w:rPr>
        <w:t xml:space="preserve">J Am Med Inform Assoc. </w:t>
      </w:r>
      <w:r w:rsidRPr="00341371">
        <w:rPr>
          <w:noProof/>
        </w:rPr>
        <w:t>Jul-Aug 2010;17(4):454-461.</w:t>
      </w:r>
      <w:bookmarkEnd w:id="27"/>
    </w:p>
    <w:p w:rsidR="00341371" w:rsidRPr="00341371" w:rsidRDefault="00341371" w:rsidP="00341371">
      <w:pPr>
        <w:ind w:left="720" w:hanging="720"/>
        <w:rPr>
          <w:noProof/>
        </w:rPr>
      </w:pPr>
      <w:bookmarkStart w:id="28" w:name="_ENREF_8"/>
      <w:r w:rsidRPr="00341371">
        <w:rPr>
          <w:b/>
          <w:noProof/>
        </w:rPr>
        <w:t>8.</w:t>
      </w:r>
      <w:r w:rsidRPr="00341371">
        <w:rPr>
          <w:noProof/>
        </w:rPr>
        <w:tab/>
        <w:t xml:space="preserve">Eisenhardt K. Building theories from case study research. </w:t>
      </w:r>
      <w:r w:rsidRPr="00341371">
        <w:rPr>
          <w:i/>
          <w:noProof/>
        </w:rPr>
        <w:t xml:space="preserve">Academy of Management Review. </w:t>
      </w:r>
      <w:r w:rsidRPr="00341371">
        <w:rPr>
          <w:noProof/>
        </w:rPr>
        <w:t>1989(14):532-550.</w:t>
      </w:r>
      <w:bookmarkEnd w:id="28"/>
    </w:p>
    <w:p w:rsidR="00341371" w:rsidRPr="00341371" w:rsidRDefault="00341371" w:rsidP="00341371">
      <w:pPr>
        <w:ind w:left="720" w:hanging="720"/>
        <w:rPr>
          <w:noProof/>
        </w:rPr>
      </w:pPr>
      <w:bookmarkStart w:id="29" w:name="_ENREF_9"/>
      <w:r w:rsidRPr="00341371">
        <w:rPr>
          <w:b/>
          <w:noProof/>
        </w:rPr>
        <w:t>9.</w:t>
      </w:r>
      <w:r w:rsidRPr="00341371">
        <w:rPr>
          <w:noProof/>
        </w:rPr>
        <w:tab/>
        <w:t xml:space="preserve">Lanham HJ, Leykum LK, McDaniel RR, Jr. Same organization, same electronic health records (EHRs) system, different use: exploring the linkage between practice member communication patterns and EHR use patterns in an ambulatory care setting. </w:t>
      </w:r>
      <w:r w:rsidRPr="00341371">
        <w:rPr>
          <w:i/>
          <w:noProof/>
        </w:rPr>
        <w:t xml:space="preserve">J Am Med Inform Assoc. </w:t>
      </w:r>
      <w:r w:rsidRPr="00341371">
        <w:rPr>
          <w:noProof/>
        </w:rPr>
        <w:t>Aug 24 2011.</w:t>
      </w:r>
      <w:bookmarkEnd w:id="29"/>
    </w:p>
    <w:p w:rsidR="00341371" w:rsidRPr="00341371" w:rsidRDefault="00341371" w:rsidP="00341371">
      <w:pPr>
        <w:ind w:left="720" w:hanging="720"/>
        <w:rPr>
          <w:noProof/>
        </w:rPr>
      </w:pPr>
      <w:bookmarkStart w:id="30" w:name="_ENREF_10"/>
      <w:r w:rsidRPr="00341371">
        <w:rPr>
          <w:b/>
          <w:noProof/>
        </w:rPr>
        <w:t>10.</w:t>
      </w:r>
      <w:r w:rsidRPr="00341371">
        <w:rPr>
          <w:noProof/>
        </w:rPr>
        <w:tab/>
        <w:t>Lanham HJ, McDaniel RR. An exploration of heterogeneity in electronic medical record use: Information technology use as emergent and driven by values and expertise. Paper presented at: Twenty-Ninth International Conference on Information Systems2008.</w:t>
      </w:r>
      <w:bookmarkEnd w:id="30"/>
    </w:p>
    <w:p w:rsidR="00341371" w:rsidRPr="00341371" w:rsidRDefault="00341371" w:rsidP="00341371">
      <w:pPr>
        <w:ind w:left="720" w:hanging="720"/>
        <w:rPr>
          <w:noProof/>
        </w:rPr>
      </w:pPr>
      <w:bookmarkStart w:id="31" w:name="_ENREF_11"/>
      <w:r w:rsidRPr="00341371">
        <w:rPr>
          <w:b/>
          <w:noProof/>
        </w:rPr>
        <w:t>11.</w:t>
      </w:r>
      <w:r w:rsidRPr="00341371">
        <w:rPr>
          <w:noProof/>
        </w:rPr>
        <w:tab/>
        <w:t>Lanham HJ, McDaniel RR. Are we putting the cart before the horse? A microcosm of intended and unintended consequences of electronic medical records implementation. Paper presented at: Fifteenth America's Conference on Information Systems 2009.</w:t>
      </w:r>
      <w:bookmarkEnd w:id="31"/>
    </w:p>
    <w:p w:rsidR="00341371" w:rsidRPr="00341371" w:rsidRDefault="00341371" w:rsidP="00341371">
      <w:pPr>
        <w:ind w:left="720" w:hanging="720"/>
        <w:rPr>
          <w:noProof/>
        </w:rPr>
      </w:pPr>
      <w:bookmarkStart w:id="32" w:name="_ENREF_12"/>
      <w:r w:rsidRPr="00341371">
        <w:rPr>
          <w:b/>
          <w:noProof/>
        </w:rPr>
        <w:t>12.</w:t>
      </w:r>
      <w:r w:rsidRPr="00341371">
        <w:rPr>
          <w:noProof/>
        </w:rPr>
        <w:tab/>
        <w:t xml:space="preserve">Lanham HJ, McDaniel RR, Jr., Crabtree BF, et al. How improving practice relationships among clinicians and nonclinicians can improve quality in primary care. </w:t>
      </w:r>
      <w:r w:rsidRPr="00341371">
        <w:rPr>
          <w:i/>
          <w:noProof/>
        </w:rPr>
        <w:t xml:space="preserve">Jt Comm J Qual Patient Saf. </w:t>
      </w:r>
      <w:r w:rsidRPr="00341371">
        <w:rPr>
          <w:noProof/>
        </w:rPr>
        <w:t>Sep 2009;35(9):457-466.</w:t>
      </w:r>
      <w:bookmarkEnd w:id="32"/>
    </w:p>
    <w:p w:rsidR="00341371" w:rsidRPr="00341371" w:rsidRDefault="00341371" w:rsidP="00341371">
      <w:pPr>
        <w:ind w:left="720" w:hanging="720"/>
        <w:rPr>
          <w:noProof/>
        </w:rPr>
      </w:pPr>
      <w:bookmarkStart w:id="33" w:name="_ENREF_13"/>
      <w:r w:rsidRPr="00341371">
        <w:rPr>
          <w:b/>
          <w:noProof/>
        </w:rPr>
        <w:t>13.</w:t>
      </w:r>
      <w:r w:rsidRPr="00341371">
        <w:rPr>
          <w:noProof/>
        </w:rPr>
        <w:tab/>
        <w:t>Zhou X, Zheng K, Ackerman MS, Hanauer DA. Cooperative documentation: The patient problem list as a nexus in electronic health records (in press). Paper presented at: ACM 2012 Conference on Computer Supported Cooperative Work 2012.</w:t>
      </w:r>
      <w:bookmarkEnd w:id="33"/>
    </w:p>
    <w:p w:rsidR="00341371" w:rsidRPr="00341371" w:rsidRDefault="00341371" w:rsidP="00341371">
      <w:pPr>
        <w:ind w:left="720" w:hanging="720"/>
        <w:rPr>
          <w:noProof/>
        </w:rPr>
      </w:pPr>
      <w:bookmarkStart w:id="34" w:name="_ENREF_14"/>
      <w:r w:rsidRPr="00341371">
        <w:rPr>
          <w:b/>
          <w:noProof/>
        </w:rPr>
        <w:lastRenderedPageBreak/>
        <w:t>14.</w:t>
      </w:r>
      <w:r w:rsidRPr="00341371">
        <w:rPr>
          <w:noProof/>
        </w:rPr>
        <w:tab/>
        <w:t xml:space="preserve">Zheng K, Fear K, Chaffee BW, et al. Development and validation of a survey instrument for assessing prescribers perception of computerized drug-drug interaction alerts. </w:t>
      </w:r>
      <w:r w:rsidRPr="00341371">
        <w:rPr>
          <w:i/>
          <w:noProof/>
        </w:rPr>
        <w:t xml:space="preserve">J Am Med Inform Assoc. </w:t>
      </w:r>
      <w:r w:rsidRPr="00341371">
        <w:rPr>
          <w:noProof/>
        </w:rPr>
        <w:t>Dec 2011;18 Suppl 1:i51-i61.</w:t>
      </w:r>
      <w:bookmarkEnd w:id="34"/>
    </w:p>
    <w:p w:rsidR="00341371" w:rsidRPr="00341371" w:rsidRDefault="00341371" w:rsidP="00341371">
      <w:pPr>
        <w:ind w:left="720" w:hanging="720"/>
        <w:rPr>
          <w:noProof/>
        </w:rPr>
      </w:pPr>
      <w:bookmarkStart w:id="35" w:name="_ENREF_15"/>
      <w:r w:rsidRPr="00341371">
        <w:rPr>
          <w:b/>
          <w:noProof/>
        </w:rPr>
        <w:t>15.</w:t>
      </w:r>
      <w:r w:rsidRPr="00341371">
        <w:rPr>
          <w:noProof/>
        </w:rPr>
        <w:tab/>
        <w:t xml:space="preserve">Dennehy P, White MP, Hamilton A, et al. A partnership model for implementing electronic health records in resource-limited primary care settings: experiences from two nurse-managed health centers. </w:t>
      </w:r>
      <w:r w:rsidRPr="00341371">
        <w:rPr>
          <w:i/>
          <w:noProof/>
        </w:rPr>
        <w:t xml:space="preserve">J Am Med Inform Assoc. </w:t>
      </w:r>
      <w:r w:rsidRPr="00341371">
        <w:rPr>
          <w:noProof/>
        </w:rPr>
        <w:t>Nov-Dec 2011;18(6):820-826.</w:t>
      </w:r>
      <w:bookmarkEnd w:id="35"/>
    </w:p>
    <w:p w:rsidR="00341371" w:rsidRPr="00341371" w:rsidRDefault="00341371" w:rsidP="00341371">
      <w:pPr>
        <w:ind w:left="720" w:hanging="720"/>
        <w:rPr>
          <w:noProof/>
        </w:rPr>
      </w:pPr>
      <w:bookmarkStart w:id="36" w:name="_ENREF_16"/>
      <w:r w:rsidRPr="00341371">
        <w:rPr>
          <w:b/>
          <w:noProof/>
        </w:rPr>
        <w:t>16.</w:t>
      </w:r>
      <w:r w:rsidRPr="00341371">
        <w:rPr>
          <w:noProof/>
        </w:rPr>
        <w:tab/>
        <w:t>Zhou X, Ackerman MS, K Z. CPOE workarounds, boundary objects, and assemblages. Paper presented at: 29th ACM Conference on Human Factors in Computing Systems 2011.</w:t>
      </w:r>
      <w:bookmarkEnd w:id="36"/>
    </w:p>
    <w:p w:rsidR="00341371" w:rsidRPr="00341371" w:rsidRDefault="00341371" w:rsidP="00341371">
      <w:pPr>
        <w:ind w:left="720" w:hanging="720"/>
        <w:rPr>
          <w:noProof/>
        </w:rPr>
      </w:pPr>
      <w:bookmarkStart w:id="37" w:name="_ENREF_17"/>
      <w:r w:rsidRPr="00341371">
        <w:rPr>
          <w:b/>
          <w:noProof/>
        </w:rPr>
        <w:t>17.</w:t>
      </w:r>
      <w:r w:rsidRPr="00341371">
        <w:rPr>
          <w:noProof/>
        </w:rPr>
        <w:tab/>
        <w:t xml:space="preserve">Zheng K, Padman R, Krackhardt D, Johnson MP, Diamond HS. Social networks and physician adoption of electronic health records: insights from an empirical study. </w:t>
      </w:r>
      <w:r w:rsidRPr="00341371">
        <w:rPr>
          <w:i/>
          <w:noProof/>
        </w:rPr>
        <w:t xml:space="preserve">J Am Med Inform Assoc. </w:t>
      </w:r>
      <w:r w:rsidRPr="00341371">
        <w:rPr>
          <w:noProof/>
        </w:rPr>
        <w:t>May-Jun 2010;17(3):328-336.</w:t>
      </w:r>
      <w:bookmarkEnd w:id="37"/>
    </w:p>
    <w:p w:rsidR="00341371" w:rsidRPr="00341371" w:rsidRDefault="00341371" w:rsidP="00341371">
      <w:pPr>
        <w:ind w:left="720" w:hanging="720"/>
        <w:rPr>
          <w:noProof/>
        </w:rPr>
      </w:pPr>
      <w:bookmarkStart w:id="38" w:name="_ENREF_18"/>
      <w:r w:rsidRPr="00341371">
        <w:rPr>
          <w:b/>
          <w:noProof/>
        </w:rPr>
        <w:t>18.</w:t>
      </w:r>
      <w:r w:rsidRPr="00341371">
        <w:rPr>
          <w:noProof/>
        </w:rPr>
        <w:tab/>
        <w:t>Zhou X, Ackerman MS, Zheng K. Doctors and psychosocial information: Records and reuse in inpatient care. Paper presented at: 28th ACM Conference on Human Factors in Computing Systems 2010.</w:t>
      </w:r>
      <w:bookmarkEnd w:id="38"/>
    </w:p>
    <w:p w:rsidR="00341371" w:rsidRPr="00341371" w:rsidRDefault="00341371" w:rsidP="00341371">
      <w:pPr>
        <w:ind w:left="720" w:hanging="720"/>
        <w:rPr>
          <w:noProof/>
        </w:rPr>
      </w:pPr>
      <w:bookmarkStart w:id="39" w:name="_ENREF_19"/>
      <w:r w:rsidRPr="00341371">
        <w:rPr>
          <w:b/>
          <w:noProof/>
        </w:rPr>
        <w:t>19.</w:t>
      </w:r>
      <w:r w:rsidRPr="00341371">
        <w:rPr>
          <w:noProof/>
        </w:rPr>
        <w:tab/>
        <w:t>Zhou X, Ackerman MS, Zheng K. I just don’t know why it’s gone: Maintaining informal information use in inpatient care. Paper presented at: 27th ACM Conference on Human Factors in Computing Systems 2009.</w:t>
      </w:r>
      <w:bookmarkEnd w:id="39"/>
    </w:p>
    <w:p w:rsidR="00341371" w:rsidRPr="00341371" w:rsidRDefault="00341371" w:rsidP="00341371">
      <w:pPr>
        <w:ind w:left="720" w:hanging="720"/>
        <w:rPr>
          <w:noProof/>
        </w:rPr>
      </w:pPr>
      <w:bookmarkStart w:id="40" w:name="_ENREF_20"/>
      <w:r w:rsidRPr="00341371">
        <w:rPr>
          <w:b/>
          <w:noProof/>
        </w:rPr>
        <w:t>20.</w:t>
      </w:r>
      <w:r w:rsidRPr="00341371">
        <w:rPr>
          <w:noProof/>
        </w:rPr>
        <w:tab/>
        <w:t xml:space="preserve">Bohnsack KJ, Parker DP, Zheng K. Quantifying temporal documentation patterns in clinician use of AHLTA-the DoD's ambulatory electronic health record. </w:t>
      </w:r>
      <w:r w:rsidRPr="00341371">
        <w:rPr>
          <w:i/>
          <w:noProof/>
        </w:rPr>
        <w:t xml:space="preserve">AMIA Annu Symp Proc. </w:t>
      </w:r>
      <w:r w:rsidRPr="00341371">
        <w:rPr>
          <w:noProof/>
        </w:rPr>
        <w:t>2009;2009:50-54.</w:t>
      </w:r>
      <w:bookmarkEnd w:id="40"/>
    </w:p>
    <w:p w:rsidR="00341371" w:rsidRPr="00341371" w:rsidRDefault="00341371" w:rsidP="00341371">
      <w:pPr>
        <w:ind w:left="720" w:hanging="720"/>
        <w:rPr>
          <w:noProof/>
        </w:rPr>
      </w:pPr>
      <w:bookmarkStart w:id="41" w:name="_ENREF_21"/>
      <w:r w:rsidRPr="00341371">
        <w:rPr>
          <w:b/>
          <w:noProof/>
        </w:rPr>
        <w:t>21.</w:t>
      </w:r>
      <w:r w:rsidRPr="00341371">
        <w:rPr>
          <w:noProof/>
        </w:rPr>
        <w:tab/>
        <w:t xml:space="preserve">Zheng K, Hanauer DA, Padman R, et al. Handling anticipated exceptions in clinical care: investigating clinician use of exit strategies in an electronic health records system. </w:t>
      </w:r>
      <w:r w:rsidRPr="00341371">
        <w:rPr>
          <w:i/>
          <w:noProof/>
        </w:rPr>
        <w:t xml:space="preserve">J Am Med Inform Assoc. </w:t>
      </w:r>
      <w:r w:rsidRPr="00341371">
        <w:rPr>
          <w:noProof/>
        </w:rPr>
        <w:t>Nov-Dec 2011;18(6):883-889.</w:t>
      </w:r>
      <w:bookmarkEnd w:id="41"/>
    </w:p>
    <w:p w:rsidR="00341371" w:rsidRPr="00341371" w:rsidRDefault="00341371" w:rsidP="00341371">
      <w:pPr>
        <w:ind w:left="720" w:hanging="720"/>
        <w:rPr>
          <w:noProof/>
        </w:rPr>
      </w:pPr>
      <w:bookmarkStart w:id="42" w:name="_ENREF_22"/>
      <w:r w:rsidRPr="00341371">
        <w:rPr>
          <w:b/>
          <w:noProof/>
        </w:rPr>
        <w:t>22.</w:t>
      </w:r>
      <w:r w:rsidRPr="00341371">
        <w:rPr>
          <w:noProof/>
        </w:rPr>
        <w:tab/>
        <w:t xml:space="preserve">Zheng K, Padman R, Johnson MP, Diamond HS. An interface-driven analysis of user interactions with an electronic health records system. </w:t>
      </w:r>
      <w:r w:rsidRPr="00341371">
        <w:rPr>
          <w:i/>
          <w:noProof/>
        </w:rPr>
        <w:t xml:space="preserve">J Am Med Inform Assoc. </w:t>
      </w:r>
      <w:r w:rsidRPr="00341371">
        <w:rPr>
          <w:noProof/>
        </w:rPr>
        <w:t>Mar-Apr 2009;16(2):228-237.</w:t>
      </w:r>
      <w:bookmarkEnd w:id="42"/>
    </w:p>
    <w:p w:rsidR="00341371" w:rsidRDefault="00341371" w:rsidP="00341371">
      <w:pPr>
        <w:rPr>
          <w:b/>
          <w:noProof/>
        </w:rPr>
      </w:pPr>
    </w:p>
    <w:p w:rsidR="00E93FE2" w:rsidRPr="0070751D" w:rsidRDefault="00E76CBB" w:rsidP="00E93FE2">
      <w:pPr>
        <w:ind w:left="720" w:hanging="720"/>
      </w:pPr>
      <w:r w:rsidRPr="0090636E">
        <w:rPr>
          <w:rFonts w:ascii="Arial" w:hAnsi="Arial" w:cs="Arial"/>
        </w:rPr>
        <w:fldChar w:fldCharType="end"/>
      </w:r>
    </w:p>
    <w:sectPr w:rsidR="00E93FE2" w:rsidRPr="0070751D" w:rsidSect="00DA71FA">
      <w:footerReference w:type="even" r:id="rId11"/>
      <w:footerReference w:type="default" r:id="rId12"/>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2E2A" w:rsidRDefault="000F2E2A">
      <w:r>
        <w:separator/>
      </w:r>
    </w:p>
  </w:endnote>
  <w:endnote w:type="continuationSeparator" w:id="0">
    <w:p w:rsidR="000F2E2A" w:rsidRDefault="000F2E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E2A" w:rsidRDefault="000F2E2A" w:rsidP="00874B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F2E2A" w:rsidRDefault="000F2E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E2A" w:rsidRPr="00402C6C" w:rsidRDefault="000F2E2A" w:rsidP="00874B68">
    <w:pPr>
      <w:pStyle w:val="Footer"/>
      <w:framePr w:wrap="around" w:vAnchor="text" w:hAnchor="margin" w:xAlign="center" w:y="1"/>
      <w:rPr>
        <w:rStyle w:val="PageNumber"/>
      </w:rPr>
    </w:pPr>
    <w:r w:rsidRPr="00402C6C">
      <w:rPr>
        <w:rStyle w:val="PageNumber"/>
        <w:rFonts w:ascii="Arial" w:hAnsi="Arial" w:cs="Arial"/>
        <w:sz w:val="22"/>
        <w:szCs w:val="22"/>
      </w:rPr>
      <w:fldChar w:fldCharType="begin"/>
    </w:r>
    <w:r w:rsidRPr="00402C6C">
      <w:rPr>
        <w:rStyle w:val="PageNumber"/>
        <w:rFonts w:ascii="Arial" w:hAnsi="Arial" w:cs="Arial"/>
        <w:sz w:val="22"/>
        <w:szCs w:val="22"/>
      </w:rPr>
      <w:instrText xml:space="preserve">PAGE  </w:instrText>
    </w:r>
    <w:r w:rsidRPr="00402C6C">
      <w:rPr>
        <w:rStyle w:val="PageNumber"/>
        <w:rFonts w:ascii="Arial" w:hAnsi="Arial" w:cs="Arial"/>
        <w:sz w:val="22"/>
        <w:szCs w:val="22"/>
      </w:rPr>
      <w:fldChar w:fldCharType="separate"/>
    </w:r>
    <w:r w:rsidR="00E23CBF">
      <w:rPr>
        <w:rStyle w:val="PageNumber"/>
        <w:rFonts w:ascii="Arial" w:hAnsi="Arial" w:cs="Arial"/>
        <w:noProof/>
        <w:sz w:val="22"/>
        <w:szCs w:val="22"/>
      </w:rPr>
      <w:t>2</w:t>
    </w:r>
    <w:r w:rsidRPr="00402C6C">
      <w:rPr>
        <w:rStyle w:val="PageNumber"/>
        <w:rFonts w:ascii="Arial" w:hAnsi="Arial" w:cs="Arial"/>
        <w:sz w:val="22"/>
        <w:szCs w:val="22"/>
      </w:rPr>
      <w:fldChar w:fldCharType="end"/>
    </w:r>
  </w:p>
  <w:p w:rsidR="000F2E2A" w:rsidRDefault="000F2E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2E2A" w:rsidRDefault="000F2E2A">
      <w:r>
        <w:separator/>
      </w:r>
    </w:p>
  </w:footnote>
  <w:footnote w:type="continuationSeparator" w:id="0">
    <w:p w:rsidR="000F2E2A" w:rsidRDefault="000F2E2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05811"/>
    <w:multiLevelType w:val="hybridMultilevel"/>
    <w:tmpl w:val="BEEAA7B8"/>
    <w:lvl w:ilvl="0" w:tplc="BE3CB490">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2C85ACA"/>
    <w:multiLevelType w:val="multilevel"/>
    <w:tmpl w:val="96A6F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9344B61"/>
    <w:multiLevelType w:val="hybridMultilevel"/>
    <w:tmpl w:val="046E472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nsid w:val="139D200E"/>
    <w:multiLevelType w:val="multilevel"/>
    <w:tmpl w:val="C590A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F85ED0"/>
    <w:multiLevelType w:val="multilevel"/>
    <w:tmpl w:val="17B24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6820D1"/>
    <w:multiLevelType w:val="hybridMultilevel"/>
    <w:tmpl w:val="65FCEECC"/>
    <w:lvl w:ilvl="0" w:tplc="9704DDFA">
      <w:start w:val="6"/>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6510BAF"/>
    <w:multiLevelType w:val="hybridMultilevel"/>
    <w:tmpl w:val="24B6AA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E62DE6"/>
    <w:multiLevelType w:val="multilevel"/>
    <w:tmpl w:val="D1C05CAC"/>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4E37A37"/>
    <w:multiLevelType w:val="hybridMultilevel"/>
    <w:tmpl w:val="26F02A76"/>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C981764"/>
    <w:multiLevelType w:val="multilevel"/>
    <w:tmpl w:val="089ED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D92300F"/>
    <w:multiLevelType w:val="hybridMultilevel"/>
    <w:tmpl w:val="4BF439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FE056F"/>
    <w:multiLevelType w:val="hybridMultilevel"/>
    <w:tmpl w:val="D1C05CAC"/>
    <w:lvl w:ilvl="0" w:tplc="BE3CB49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B96269"/>
    <w:multiLevelType w:val="hybridMultilevel"/>
    <w:tmpl w:val="E8802076"/>
    <w:lvl w:ilvl="0" w:tplc="7ED2BD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7F59F7"/>
    <w:multiLevelType w:val="multilevel"/>
    <w:tmpl w:val="2F9CC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4"/>
  </w:num>
  <w:num w:numId="4">
    <w:abstractNumId w:val="13"/>
  </w:num>
  <w:num w:numId="5">
    <w:abstractNumId w:val="9"/>
  </w:num>
  <w:num w:numId="6">
    <w:abstractNumId w:val="10"/>
  </w:num>
  <w:num w:numId="7">
    <w:abstractNumId w:val="12"/>
  </w:num>
  <w:num w:numId="8">
    <w:abstractNumId w:val="6"/>
  </w:num>
  <w:num w:numId="9">
    <w:abstractNumId w:val="2"/>
  </w:num>
  <w:num w:numId="10">
    <w:abstractNumId w:val="11"/>
  </w:num>
  <w:num w:numId="11">
    <w:abstractNumId w:val="0"/>
  </w:num>
  <w:num w:numId="12">
    <w:abstractNumId w:val="5"/>
  </w:num>
  <w:num w:numId="13">
    <w:abstractNumId w:val="7"/>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4"/>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453AD"/>
    <w:rsid w:val="00000D83"/>
    <w:rsid w:val="000028E6"/>
    <w:rsid w:val="0000310E"/>
    <w:rsid w:val="00003726"/>
    <w:rsid w:val="00003FEB"/>
    <w:rsid w:val="0000526D"/>
    <w:rsid w:val="000068D0"/>
    <w:rsid w:val="00007C23"/>
    <w:rsid w:val="0001418A"/>
    <w:rsid w:val="00015725"/>
    <w:rsid w:val="00022B2F"/>
    <w:rsid w:val="00023905"/>
    <w:rsid w:val="00023EFA"/>
    <w:rsid w:val="0002418B"/>
    <w:rsid w:val="0002445B"/>
    <w:rsid w:val="0002688B"/>
    <w:rsid w:val="00027931"/>
    <w:rsid w:val="0003073E"/>
    <w:rsid w:val="00031E49"/>
    <w:rsid w:val="00036511"/>
    <w:rsid w:val="00037591"/>
    <w:rsid w:val="000375C3"/>
    <w:rsid w:val="00040D98"/>
    <w:rsid w:val="000410E1"/>
    <w:rsid w:val="0004144A"/>
    <w:rsid w:val="0004265D"/>
    <w:rsid w:val="00042F0D"/>
    <w:rsid w:val="00042F92"/>
    <w:rsid w:val="00043731"/>
    <w:rsid w:val="00043D47"/>
    <w:rsid w:val="00046FF3"/>
    <w:rsid w:val="00050229"/>
    <w:rsid w:val="0005396F"/>
    <w:rsid w:val="00053B30"/>
    <w:rsid w:val="00056064"/>
    <w:rsid w:val="00057E7A"/>
    <w:rsid w:val="0006054E"/>
    <w:rsid w:val="00062F6F"/>
    <w:rsid w:val="00066D5B"/>
    <w:rsid w:val="0006743C"/>
    <w:rsid w:val="00067713"/>
    <w:rsid w:val="00070259"/>
    <w:rsid w:val="00071A44"/>
    <w:rsid w:val="00072A3A"/>
    <w:rsid w:val="000733EB"/>
    <w:rsid w:val="00075B38"/>
    <w:rsid w:val="000810DB"/>
    <w:rsid w:val="00081848"/>
    <w:rsid w:val="0008338A"/>
    <w:rsid w:val="00084D1F"/>
    <w:rsid w:val="00095A74"/>
    <w:rsid w:val="00095B3E"/>
    <w:rsid w:val="00096BFD"/>
    <w:rsid w:val="00097CAC"/>
    <w:rsid w:val="000A1CC0"/>
    <w:rsid w:val="000A3642"/>
    <w:rsid w:val="000A4693"/>
    <w:rsid w:val="000A5D59"/>
    <w:rsid w:val="000B004A"/>
    <w:rsid w:val="000B0DF9"/>
    <w:rsid w:val="000B246F"/>
    <w:rsid w:val="000B252A"/>
    <w:rsid w:val="000B2925"/>
    <w:rsid w:val="000B51D2"/>
    <w:rsid w:val="000B60CB"/>
    <w:rsid w:val="000C052D"/>
    <w:rsid w:val="000C26A4"/>
    <w:rsid w:val="000C273C"/>
    <w:rsid w:val="000C2A12"/>
    <w:rsid w:val="000C4D0E"/>
    <w:rsid w:val="000C5E21"/>
    <w:rsid w:val="000D1309"/>
    <w:rsid w:val="000D3A9D"/>
    <w:rsid w:val="000D51C4"/>
    <w:rsid w:val="000D68E0"/>
    <w:rsid w:val="000E26EE"/>
    <w:rsid w:val="000E2BC4"/>
    <w:rsid w:val="000E4863"/>
    <w:rsid w:val="000E4E4C"/>
    <w:rsid w:val="000E5B21"/>
    <w:rsid w:val="000E5B32"/>
    <w:rsid w:val="000F1C4B"/>
    <w:rsid w:val="000F2E2A"/>
    <w:rsid w:val="000F4248"/>
    <w:rsid w:val="000F4370"/>
    <w:rsid w:val="00100922"/>
    <w:rsid w:val="00100F7E"/>
    <w:rsid w:val="00102E3F"/>
    <w:rsid w:val="00116412"/>
    <w:rsid w:val="00120044"/>
    <w:rsid w:val="0012016C"/>
    <w:rsid w:val="00120CC8"/>
    <w:rsid w:val="00121121"/>
    <w:rsid w:val="00126465"/>
    <w:rsid w:val="00126AE1"/>
    <w:rsid w:val="001277A0"/>
    <w:rsid w:val="00127842"/>
    <w:rsid w:val="00130283"/>
    <w:rsid w:val="0013264A"/>
    <w:rsid w:val="00132762"/>
    <w:rsid w:val="00133642"/>
    <w:rsid w:val="0013418E"/>
    <w:rsid w:val="001416E0"/>
    <w:rsid w:val="00144014"/>
    <w:rsid w:val="00144ED7"/>
    <w:rsid w:val="00147D24"/>
    <w:rsid w:val="00153720"/>
    <w:rsid w:val="00160B30"/>
    <w:rsid w:val="001623B4"/>
    <w:rsid w:val="00164AB2"/>
    <w:rsid w:val="00171A9B"/>
    <w:rsid w:val="00172665"/>
    <w:rsid w:val="00174972"/>
    <w:rsid w:val="00176253"/>
    <w:rsid w:val="00184281"/>
    <w:rsid w:val="0018725F"/>
    <w:rsid w:val="001911EB"/>
    <w:rsid w:val="001914B6"/>
    <w:rsid w:val="00191CCD"/>
    <w:rsid w:val="00192636"/>
    <w:rsid w:val="00193061"/>
    <w:rsid w:val="00193460"/>
    <w:rsid w:val="00193D98"/>
    <w:rsid w:val="00195DF1"/>
    <w:rsid w:val="001961A5"/>
    <w:rsid w:val="001973F8"/>
    <w:rsid w:val="001A5FF7"/>
    <w:rsid w:val="001A64B2"/>
    <w:rsid w:val="001A7A9B"/>
    <w:rsid w:val="001B3827"/>
    <w:rsid w:val="001B5D6F"/>
    <w:rsid w:val="001B6E6B"/>
    <w:rsid w:val="001C017E"/>
    <w:rsid w:val="001C2748"/>
    <w:rsid w:val="001C3D9E"/>
    <w:rsid w:val="001C78FD"/>
    <w:rsid w:val="001D2EBE"/>
    <w:rsid w:val="001D32DE"/>
    <w:rsid w:val="001E5046"/>
    <w:rsid w:val="001E65E2"/>
    <w:rsid w:val="001E7CF0"/>
    <w:rsid w:val="001F1C97"/>
    <w:rsid w:val="001F37B1"/>
    <w:rsid w:val="001F5E2E"/>
    <w:rsid w:val="001F7BD7"/>
    <w:rsid w:val="00202661"/>
    <w:rsid w:val="00204D33"/>
    <w:rsid w:val="00205B06"/>
    <w:rsid w:val="0020740B"/>
    <w:rsid w:val="00210C8B"/>
    <w:rsid w:val="00213AC3"/>
    <w:rsid w:val="002150FF"/>
    <w:rsid w:val="00217E4A"/>
    <w:rsid w:val="00220C60"/>
    <w:rsid w:val="00221B79"/>
    <w:rsid w:val="00222258"/>
    <w:rsid w:val="00224620"/>
    <w:rsid w:val="00224B25"/>
    <w:rsid w:val="00224BCF"/>
    <w:rsid w:val="00230801"/>
    <w:rsid w:val="00234309"/>
    <w:rsid w:val="002343F0"/>
    <w:rsid w:val="0023595D"/>
    <w:rsid w:val="00237970"/>
    <w:rsid w:val="00240615"/>
    <w:rsid w:val="002427DE"/>
    <w:rsid w:val="00243021"/>
    <w:rsid w:val="00250E41"/>
    <w:rsid w:val="00250F6D"/>
    <w:rsid w:val="00252814"/>
    <w:rsid w:val="00260A01"/>
    <w:rsid w:val="0026147E"/>
    <w:rsid w:val="00262FCA"/>
    <w:rsid w:val="002649BE"/>
    <w:rsid w:val="00264A72"/>
    <w:rsid w:val="00265C70"/>
    <w:rsid w:val="00266D37"/>
    <w:rsid w:val="002704DF"/>
    <w:rsid w:val="00273CAE"/>
    <w:rsid w:val="00274E60"/>
    <w:rsid w:val="0027530D"/>
    <w:rsid w:val="0027618B"/>
    <w:rsid w:val="00276DEC"/>
    <w:rsid w:val="00277CEA"/>
    <w:rsid w:val="00277EF5"/>
    <w:rsid w:val="00283056"/>
    <w:rsid w:val="002837E3"/>
    <w:rsid w:val="00283ECB"/>
    <w:rsid w:val="00286D32"/>
    <w:rsid w:val="00290CC7"/>
    <w:rsid w:val="00292707"/>
    <w:rsid w:val="00293589"/>
    <w:rsid w:val="00295BE2"/>
    <w:rsid w:val="002A232C"/>
    <w:rsid w:val="002A42D4"/>
    <w:rsid w:val="002A5262"/>
    <w:rsid w:val="002B0F78"/>
    <w:rsid w:val="002B2B11"/>
    <w:rsid w:val="002B3029"/>
    <w:rsid w:val="002B3E6B"/>
    <w:rsid w:val="002B51BE"/>
    <w:rsid w:val="002B52B8"/>
    <w:rsid w:val="002B59D1"/>
    <w:rsid w:val="002B5AB9"/>
    <w:rsid w:val="002B6667"/>
    <w:rsid w:val="002B6F31"/>
    <w:rsid w:val="002C3FBA"/>
    <w:rsid w:val="002C68B1"/>
    <w:rsid w:val="002D057D"/>
    <w:rsid w:val="002D1732"/>
    <w:rsid w:val="002D3465"/>
    <w:rsid w:val="002D7E54"/>
    <w:rsid w:val="002E0ED0"/>
    <w:rsid w:val="002E2DAD"/>
    <w:rsid w:val="002E645D"/>
    <w:rsid w:val="002F344F"/>
    <w:rsid w:val="002F472E"/>
    <w:rsid w:val="003002D3"/>
    <w:rsid w:val="003004BA"/>
    <w:rsid w:val="0030793D"/>
    <w:rsid w:val="00307CE1"/>
    <w:rsid w:val="00314B99"/>
    <w:rsid w:val="0031502F"/>
    <w:rsid w:val="00320C3F"/>
    <w:rsid w:val="00320CF8"/>
    <w:rsid w:val="00322D4D"/>
    <w:rsid w:val="00324454"/>
    <w:rsid w:val="003250B1"/>
    <w:rsid w:val="00325BC9"/>
    <w:rsid w:val="00330706"/>
    <w:rsid w:val="00330AD9"/>
    <w:rsid w:val="003338AE"/>
    <w:rsid w:val="0033430A"/>
    <w:rsid w:val="0033469E"/>
    <w:rsid w:val="00335BCF"/>
    <w:rsid w:val="0033779F"/>
    <w:rsid w:val="00341371"/>
    <w:rsid w:val="00341BC8"/>
    <w:rsid w:val="00343A0B"/>
    <w:rsid w:val="00345BD6"/>
    <w:rsid w:val="00352FE0"/>
    <w:rsid w:val="00353007"/>
    <w:rsid w:val="00353361"/>
    <w:rsid w:val="0035602F"/>
    <w:rsid w:val="00356E18"/>
    <w:rsid w:val="003638CD"/>
    <w:rsid w:val="00365067"/>
    <w:rsid w:val="00366487"/>
    <w:rsid w:val="00366F7B"/>
    <w:rsid w:val="0036727B"/>
    <w:rsid w:val="00367D62"/>
    <w:rsid w:val="00370F89"/>
    <w:rsid w:val="003746AA"/>
    <w:rsid w:val="00374A7E"/>
    <w:rsid w:val="00374A82"/>
    <w:rsid w:val="003800DF"/>
    <w:rsid w:val="00381C57"/>
    <w:rsid w:val="00383034"/>
    <w:rsid w:val="00384745"/>
    <w:rsid w:val="003847F5"/>
    <w:rsid w:val="00390206"/>
    <w:rsid w:val="00393005"/>
    <w:rsid w:val="00396B62"/>
    <w:rsid w:val="003A0AA9"/>
    <w:rsid w:val="003A1B21"/>
    <w:rsid w:val="003A20E4"/>
    <w:rsid w:val="003A3392"/>
    <w:rsid w:val="003A4603"/>
    <w:rsid w:val="003B376A"/>
    <w:rsid w:val="003B3C70"/>
    <w:rsid w:val="003B7C56"/>
    <w:rsid w:val="003C1C77"/>
    <w:rsid w:val="003C2160"/>
    <w:rsid w:val="003C3103"/>
    <w:rsid w:val="003C312C"/>
    <w:rsid w:val="003C3D3C"/>
    <w:rsid w:val="003C3E8A"/>
    <w:rsid w:val="003C4894"/>
    <w:rsid w:val="003C6E1D"/>
    <w:rsid w:val="003C73E8"/>
    <w:rsid w:val="003C7A87"/>
    <w:rsid w:val="003D2E0D"/>
    <w:rsid w:val="003D3483"/>
    <w:rsid w:val="003D369A"/>
    <w:rsid w:val="003D3B70"/>
    <w:rsid w:val="003D3B9C"/>
    <w:rsid w:val="003D6AE8"/>
    <w:rsid w:val="003D79B9"/>
    <w:rsid w:val="003E0C42"/>
    <w:rsid w:val="003E0E28"/>
    <w:rsid w:val="003E3940"/>
    <w:rsid w:val="003E45E9"/>
    <w:rsid w:val="003E5535"/>
    <w:rsid w:val="003F223C"/>
    <w:rsid w:val="003F3EC1"/>
    <w:rsid w:val="003F4F2F"/>
    <w:rsid w:val="003F5AF1"/>
    <w:rsid w:val="003F66F4"/>
    <w:rsid w:val="003F7C02"/>
    <w:rsid w:val="003F7E24"/>
    <w:rsid w:val="00400ED8"/>
    <w:rsid w:val="00402C6C"/>
    <w:rsid w:val="00413710"/>
    <w:rsid w:val="00415138"/>
    <w:rsid w:val="00416204"/>
    <w:rsid w:val="00420917"/>
    <w:rsid w:val="00422125"/>
    <w:rsid w:val="00422B2A"/>
    <w:rsid w:val="004230CE"/>
    <w:rsid w:val="00425337"/>
    <w:rsid w:val="0042626F"/>
    <w:rsid w:val="00426BAE"/>
    <w:rsid w:val="00431F3A"/>
    <w:rsid w:val="0043295B"/>
    <w:rsid w:val="0043650F"/>
    <w:rsid w:val="00437D6E"/>
    <w:rsid w:val="00441135"/>
    <w:rsid w:val="0044436E"/>
    <w:rsid w:val="004452C0"/>
    <w:rsid w:val="00445EE1"/>
    <w:rsid w:val="00451EBF"/>
    <w:rsid w:val="00452825"/>
    <w:rsid w:val="00452E91"/>
    <w:rsid w:val="004541B6"/>
    <w:rsid w:val="004543F7"/>
    <w:rsid w:val="0045700C"/>
    <w:rsid w:val="00460D1B"/>
    <w:rsid w:val="00461D98"/>
    <w:rsid w:val="004713F1"/>
    <w:rsid w:val="0047276E"/>
    <w:rsid w:val="004740AB"/>
    <w:rsid w:val="0047414F"/>
    <w:rsid w:val="0047488A"/>
    <w:rsid w:val="00474DB9"/>
    <w:rsid w:val="00480938"/>
    <w:rsid w:val="004848FA"/>
    <w:rsid w:val="00484CD3"/>
    <w:rsid w:val="00485A09"/>
    <w:rsid w:val="00490C48"/>
    <w:rsid w:val="004915EC"/>
    <w:rsid w:val="00492585"/>
    <w:rsid w:val="004933A2"/>
    <w:rsid w:val="0049545C"/>
    <w:rsid w:val="00496E61"/>
    <w:rsid w:val="00497AB4"/>
    <w:rsid w:val="00497C66"/>
    <w:rsid w:val="004A0508"/>
    <w:rsid w:val="004A111A"/>
    <w:rsid w:val="004A26B6"/>
    <w:rsid w:val="004A3496"/>
    <w:rsid w:val="004A58E2"/>
    <w:rsid w:val="004A5E96"/>
    <w:rsid w:val="004A6EA1"/>
    <w:rsid w:val="004B0085"/>
    <w:rsid w:val="004B06E4"/>
    <w:rsid w:val="004B1289"/>
    <w:rsid w:val="004B4AB9"/>
    <w:rsid w:val="004B521A"/>
    <w:rsid w:val="004B537B"/>
    <w:rsid w:val="004B5BD6"/>
    <w:rsid w:val="004B64D5"/>
    <w:rsid w:val="004B6D3C"/>
    <w:rsid w:val="004C0501"/>
    <w:rsid w:val="004C7129"/>
    <w:rsid w:val="004C74A3"/>
    <w:rsid w:val="004C7F3B"/>
    <w:rsid w:val="004D1624"/>
    <w:rsid w:val="004D1993"/>
    <w:rsid w:val="004D19F1"/>
    <w:rsid w:val="004D1BA7"/>
    <w:rsid w:val="004D2D54"/>
    <w:rsid w:val="004D6C5F"/>
    <w:rsid w:val="004E16FB"/>
    <w:rsid w:val="004E26AF"/>
    <w:rsid w:val="004E4658"/>
    <w:rsid w:val="004E5679"/>
    <w:rsid w:val="004F0BF2"/>
    <w:rsid w:val="004F153D"/>
    <w:rsid w:val="004F4130"/>
    <w:rsid w:val="004F46C8"/>
    <w:rsid w:val="004F78AD"/>
    <w:rsid w:val="004F7C29"/>
    <w:rsid w:val="0050069A"/>
    <w:rsid w:val="00502736"/>
    <w:rsid w:val="00503B70"/>
    <w:rsid w:val="0050472C"/>
    <w:rsid w:val="00506B7C"/>
    <w:rsid w:val="00506F92"/>
    <w:rsid w:val="0051104A"/>
    <w:rsid w:val="00515DDE"/>
    <w:rsid w:val="00520D8D"/>
    <w:rsid w:val="005251FE"/>
    <w:rsid w:val="005267C6"/>
    <w:rsid w:val="00530A65"/>
    <w:rsid w:val="00531F51"/>
    <w:rsid w:val="00533A39"/>
    <w:rsid w:val="00535EA1"/>
    <w:rsid w:val="00536106"/>
    <w:rsid w:val="0053612A"/>
    <w:rsid w:val="00536F9F"/>
    <w:rsid w:val="00540207"/>
    <w:rsid w:val="00540405"/>
    <w:rsid w:val="005412AC"/>
    <w:rsid w:val="005439A3"/>
    <w:rsid w:val="00543AF4"/>
    <w:rsid w:val="005441C7"/>
    <w:rsid w:val="005453AD"/>
    <w:rsid w:val="0054729E"/>
    <w:rsid w:val="00552C85"/>
    <w:rsid w:val="00552EDA"/>
    <w:rsid w:val="00555B00"/>
    <w:rsid w:val="00555B8A"/>
    <w:rsid w:val="00556E72"/>
    <w:rsid w:val="00561708"/>
    <w:rsid w:val="005639B9"/>
    <w:rsid w:val="0056464E"/>
    <w:rsid w:val="0056663A"/>
    <w:rsid w:val="00570147"/>
    <w:rsid w:val="00571E08"/>
    <w:rsid w:val="005735B7"/>
    <w:rsid w:val="00574B36"/>
    <w:rsid w:val="00575250"/>
    <w:rsid w:val="00575354"/>
    <w:rsid w:val="005772BD"/>
    <w:rsid w:val="00577664"/>
    <w:rsid w:val="00577ECC"/>
    <w:rsid w:val="005867BB"/>
    <w:rsid w:val="00594D40"/>
    <w:rsid w:val="005A4B65"/>
    <w:rsid w:val="005B1D61"/>
    <w:rsid w:val="005B2A1C"/>
    <w:rsid w:val="005B4288"/>
    <w:rsid w:val="005B6B90"/>
    <w:rsid w:val="005B7E1A"/>
    <w:rsid w:val="005C16CB"/>
    <w:rsid w:val="005C2640"/>
    <w:rsid w:val="005C5150"/>
    <w:rsid w:val="005C5779"/>
    <w:rsid w:val="005D1050"/>
    <w:rsid w:val="005D4C40"/>
    <w:rsid w:val="005E1277"/>
    <w:rsid w:val="005E3681"/>
    <w:rsid w:val="005E3686"/>
    <w:rsid w:val="005E3914"/>
    <w:rsid w:val="005E5170"/>
    <w:rsid w:val="005E5AA6"/>
    <w:rsid w:val="005F08FA"/>
    <w:rsid w:val="005F091E"/>
    <w:rsid w:val="005F2551"/>
    <w:rsid w:val="005F6442"/>
    <w:rsid w:val="005F6627"/>
    <w:rsid w:val="005F6D74"/>
    <w:rsid w:val="00603E79"/>
    <w:rsid w:val="006051E2"/>
    <w:rsid w:val="00607E26"/>
    <w:rsid w:val="00607E4C"/>
    <w:rsid w:val="006106C1"/>
    <w:rsid w:val="0061629E"/>
    <w:rsid w:val="00620AC7"/>
    <w:rsid w:val="00630277"/>
    <w:rsid w:val="00630DAE"/>
    <w:rsid w:val="00631667"/>
    <w:rsid w:val="006318A5"/>
    <w:rsid w:val="0063434C"/>
    <w:rsid w:val="00635512"/>
    <w:rsid w:val="0063644E"/>
    <w:rsid w:val="0063714F"/>
    <w:rsid w:val="00640CE3"/>
    <w:rsid w:val="00643612"/>
    <w:rsid w:val="00644A97"/>
    <w:rsid w:val="00653533"/>
    <w:rsid w:val="0065680B"/>
    <w:rsid w:val="00656C4F"/>
    <w:rsid w:val="0065798D"/>
    <w:rsid w:val="0066058A"/>
    <w:rsid w:val="006618F6"/>
    <w:rsid w:val="006653E4"/>
    <w:rsid w:val="00666C20"/>
    <w:rsid w:val="006712E9"/>
    <w:rsid w:val="00671CEF"/>
    <w:rsid w:val="0067397C"/>
    <w:rsid w:val="00673C27"/>
    <w:rsid w:val="0067445D"/>
    <w:rsid w:val="00674D64"/>
    <w:rsid w:val="006751F3"/>
    <w:rsid w:val="00676048"/>
    <w:rsid w:val="00682439"/>
    <w:rsid w:val="0069068A"/>
    <w:rsid w:val="00691AAE"/>
    <w:rsid w:val="00692207"/>
    <w:rsid w:val="00692E32"/>
    <w:rsid w:val="00693EB0"/>
    <w:rsid w:val="00694254"/>
    <w:rsid w:val="00697067"/>
    <w:rsid w:val="006A09B7"/>
    <w:rsid w:val="006A1934"/>
    <w:rsid w:val="006A23A7"/>
    <w:rsid w:val="006A3364"/>
    <w:rsid w:val="006A47BC"/>
    <w:rsid w:val="006B2369"/>
    <w:rsid w:val="006B331E"/>
    <w:rsid w:val="006B417B"/>
    <w:rsid w:val="006B4A28"/>
    <w:rsid w:val="006B65D6"/>
    <w:rsid w:val="006C0C47"/>
    <w:rsid w:val="006C1F49"/>
    <w:rsid w:val="006C2CE0"/>
    <w:rsid w:val="006C7142"/>
    <w:rsid w:val="006C7454"/>
    <w:rsid w:val="006D02BC"/>
    <w:rsid w:val="006D1078"/>
    <w:rsid w:val="006D2949"/>
    <w:rsid w:val="006D2A3E"/>
    <w:rsid w:val="006D327B"/>
    <w:rsid w:val="006D39B0"/>
    <w:rsid w:val="006D548C"/>
    <w:rsid w:val="006D747E"/>
    <w:rsid w:val="006E2266"/>
    <w:rsid w:val="006E29CB"/>
    <w:rsid w:val="006E2DD4"/>
    <w:rsid w:val="006E5CFA"/>
    <w:rsid w:val="006E78F0"/>
    <w:rsid w:val="006F0E36"/>
    <w:rsid w:val="006F11E7"/>
    <w:rsid w:val="006F7EF4"/>
    <w:rsid w:val="00700BDD"/>
    <w:rsid w:val="0070100B"/>
    <w:rsid w:val="007015B0"/>
    <w:rsid w:val="007017C8"/>
    <w:rsid w:val="00701B9B"/>
    <w:rsid w:val="00701EE6"/>
    <w:rsid w:val="007033D7"/>
    <w:rsid w:val="00704366"/>
    <w:rsid w:val="00704D9A"/>
    <w:rsid w:val="0070751D"/>
    <w:rsid w:val="007077D3"/>
    <w:rsid w:val="00707ED4"/>
    <w:rsid w:val="00714C76"/>
    <w:rsid w:val="00716AE2"/>
    <w:rsid w:val="00716F2B"/>
    <w:rsid w:val="007206D7"/>
    <w:rsid w:val="007257EA"/>
    <w:rsid w:val="0072661D"/>
    <w:rsid w:val="00726E4F"/>
    <w:rsid w:val="0072702F"/>
    <w:rsid w:val="00727ED3"/>
    <w:rsid w:val="00727FAA"/>
    <w:rsid w:val="00731113"/>
    <w:rsid w:val="00732E29"/>
    <w:rsid w:val="007339AE"/>
    <w:rsid w:val="00734699"/>
    <w:rsid w:val="00735821"/>
    <w:rsid w:val="0074388F"/>
    <w:rsid w:val="00744093"/>
    <w:rsid w:val="007519A8"/>
    <w:rsid w:val="00752720"/>
    <w:rsid w:val="00762822"/>
    <w:rsid w:val="0076402A"/>
    <w:rsid w:val="00764561"/>
    <w:rsid w:val="00765A0D"/>
    <w:rsid w:val="00766010"/>
    <w:rsid w:val="00766ABD"/>
    <w:rsid w:val="00772E70"/>
    <w:rsid w:val="00775880"/>
    <w:rsid w:val="00777425"/>
    <w:rsid w:val="00777546"/>
    <w:rsid w:val="00782DD1"/>
    <w:rsid w:val="007855F5"/>
    <w:rsid w:val="00790A3B"/>
    <w:rsid w:val="0079255E"/>
    <w:rsid w:val="00792830"/>
    <w:rsid w:val="00793E46"/>
    <w:rsid w:val="00795EA1"/>
    <w:rsid w:val="0079615E"/>
    <w:rsid w:val="00796C67"/>
    <w:rsid w:val="007A011B"/>
    <w:rsid w:val="007A17F0"/>
    <w:rsid w:val="007A1FDD"/>
    <w:rsid w:val="007A23BD"/>
    <w:rsid w:val="007A72B8"/>
    <w:rsid w:val="007B01B9"/>
    <w:rsid w:val="007B7BFC"/>
    <w:rsid w:val="007C0D40"/>
    <w:rsid w:val="007C1269"/>
    <w:rsid w:val="007C39E4"/>
    <w:rsid w:val="007C44C6"/>
    <w:rsid w:val="007C49D3"/>
    <w:rsid w:val="007C5905"/>
    <w:rsid w:val="007D14D8"/>
    <w:rsid w:val="007D41FE"/>
    <w:rsid w:val="007D512C"/>
    <w:rsid w:val="007D53AA"/>
    <w:rsid w:val="007E1FE6"/>
    <w:rsid w:val="007E25F9"/>
    <w:rsid w:val="007F2387"/>
    <w:rsid w:val="007F2A7A"/>
    <w:rsid w:val="007F2F72"/>
    <w:rsid w:val="007F4B1F"/>
    <w:rsid w:val="007F4DD9"/>
    <w:rsid w:val="007F52E5"/>
    <w:rsid w:val="00805962"/>
    <w:rsid w:val="00805AE5"/>
    <w:rsid w:val="00806DB0"/>
    <w:rsid w:val="00807AD9"/>
    <w:rsid w:val="00812124"/>
    <w:rsid w:val="00812673"/>
    <w:rsid w:val="008130D6"/>
    <w:rsid w:val="00815E39"/>
    <w:rsid w:val="00820568"/>
    <w:rsid w:val="008225C8"/>
    <w:rsid w:val="00826B80"/>
    <w:rsid w:val="00830913"/>
    <w:rsid w:val="00833ED1"/>
    <w:rsid w:val="00834A30"/>
    <w:rsid w:val="00837D3F"/>
    <w:rsid w:val="00837EFF"/>
    <w:rsid w:val="00842AB6"/>
    <w:rsid w:val="008448B8"/>
    <w:rsid w:val="008452A3"/>
    <w:rsid w:val="00845EB3"/>
    <w:rsid w:val="0084759A"/>
    <w:rsid w:val="0085011E"/>
    <w:rsid w:val="008512B9"/>
    <w:rsid w:val="00851452"/>
    <w:rsid w:val="00852C36"/>
    <w:rsid w:val="00854B3A"/>
    <w:rsid w:val="008630BF"/>
    <w:rsid w:val="00864C0A"/>
    <w:rsid w:val="00871DAE"/>
    <w:rsid w:val="00873091"/>
    <w:rsid w:val="008741AB"/>
    <w:rsid w:val="00874B68"/>
    <w:rsid w:val="00874F05"/>
    <w:rsid w:val="00875D50"/>
    <w:rsid w:val="00877345"/>
    <w:rsid w:val="00877974"/>
    <w:rsid w:val="008812F0"/>
    <w:rsid w:val="00881422"/>
    <w:rsid w:val="008853B7"/>
    <w:rsid w:val="00885B0A"/>
    <w:rsid w:val="00885FCB"/>
    <w:rsid w:val="00887FD0"/>
    <w:rsid w:val="00890667"/>
    <w:rsid w:val="0089215C"/>
    <w:rsid w:val="00892197"/>
    <w:rsid w:val="00893130"/>
    <w:rsid w:val="008933F8"/>
    <w:rsid w:val="00894559"/>
    <w:rsid w:val="00894CB3"/>
    <w:rsid w:val="00895461"/>
    <w:rsid w:val="008A5586"/>
    <w:rsid w:val="008A5F32"/>
    <w:rsid w:val="008A6FFD"/>
    <w:rsid w:val="008A77E8"/>
    <w:rsid w:val="008B1E24"/>
    <w:rsid w:val="008B59A2"/>
    <w:rsid w:val="008B5CFB"/>
    <w:rsid w:val="008B776D"/>
    <w:rsid w:val="008C360D"/>
    <w:rsid w:val="008C5771"/>
    <w:rsid w:val="008C6918"/>
    <w:rsid w:val="008D1643"/>
    <w:rsid w:val="008D3CF7"/>
    <w:rsid w:val="008E06B8"/>
    <w:rsid w:val="008E0DFC"/>
    <w:rsid w:val="008E5F75"/>
    <w:rsid w:val="008F18CD"/>
    <w:rsid w:val="008F197F"/>
    <w:rsid w:val="008F23F5"/>
    <w:rsid w:val="008F2434"/>
    <w:rsid w:val="008F63AD"/>
    <w:rsid w:val="008F648F"/>
    <w:rsid w:val="008F6C41"/>
    <w:rsid w:val="008F74FC"/>
    <w:rsid w:val="008F77ED"/>
    <w:rsid w:val="0090111B"/>
    <w:rsid w:val="0090582D"/>
    <w:rsid w:val="0090636E"/>
    <w:rsid w:val="0091023F"/>
    <w:rsid w:val="009139B3"/>
    <w:rsid w:val="00915652"/>
    <w:rsid w:val="00915FC4"/>
    <w:rsid w:val="00916609"/>
    <w:rsid w:val="00916AA3"/>
    <w:rsid w:val="00916D4E"/>
    <w:rsid w:val="00917ABF"/>
    <w:rsid w:val="00921329"/>
    <w:rsid w:val="00922760"/>
    <w:rsid w:val="00922DBC"/>
    <w:rsid w:val="009231D2"/>
    <w:rsid w:val="009242FE"/>
    <w:rsid w:val="009245B2"/>
    <w:rsid w:val="009279D6"/>
    <w:rsid w:val="009303AC"/>
    <w:rsid w:val="00930FD1"/>
    <w:rsid w:val="009317DB"/>
    <w:rsid w:val="0093202A"/>
    <w:rsid w:val="00932C84"/>
    <w:rsid w:val="00937D44"/>
    <w:rsid w:val="00944F8E"/>
    <w:rsid w:val="00947703"/>
    <w:rsid w:val="00947C38"/>
    <w:rsid w:val="00950D69"/>
    <w:rsid w:val="00955C6C"/>
    <w:rsid w:val="009607AD"/>
    <w:rsid w:val="009621DA"/>
    <w:rsid w:val="00962495"/>
    <w:rsid w:val="00962912"/>
    <w:rsid w:val="00962D59"/>
    <w:rsid w:val="009631D2"/>
    <w:rsid w:val="009659F5"/>
    <w:rsid w:val="00967D17"/>
    <w:rsid w:val="00970B0F"/>
    <w:rsid w:val="00973BD6"/>
    <w:rsid w:val="00974E68"/>
    <w:rsid w:val="00984A4F"/>
    <w:rsid w:val="00986127"/>
    <w:rsid w:val="00986FB6"/>
    <w:rsid w:val="00987722"/>
    <w:rsid w:val="00993558"/>
    <w:rsid w:val="009A12A8"/>
    <w:rsid w:val="009A13F5"/>
    <w:rsid w:val="009A1506"/>
    <w:rsid w:val="009A369D"/>
    <w:rsid w:val="009A4AAD"/>
    <w:rsid w:val="009A4C64"/>
    <w:rsid w:val="009A508F"/>
    <w:rsid w:val="009A66EA"/>
    <w:rsid w:val="009A6EBB"/>
    <w:rsid w:val="009A74A3"/>
    <w:rsid w:val="009A7511"/>
    <w:rsid w:val="009B1EFE"/>
    <w:rsid w:val="009B1FBE"/>
    <w:rsid w:val="009B6297"/>
    <w:rsid w:val="009B7B44"/>
    <w:rsid w:val="009C0062"/>
    <w:rsid w:val="009C00DB"/>
    <w:rsid w:val="009D00FB"/>
    <w:rsid w:val="009D1682"/>
    <w:rsid w:val="009D3797"/>
    <w:rsid w:val="009D5632"/>
    <w:rsid w:val="009D5E90"/>
    <w:rsid w:val="009E070F"/>
    <w:rsid w:val="009E226C"/>
    <w:rsid w:val="009E7448"/>
    <w:rsid w:val="009E749B"/>
    <w:rsid w:val="009E7550"/>
    <w:rsid w:val="009F0517"/>
    <w:rsid w:val="009F36C8"/>
    <w:rsid w:val="009F448E"/>
    <w:rsid w:val="009F5807"/>
    <w:rsid w:val="009F5B99"/>
    <w:rsid w:val="009F6AC9"/>
    <w:rsid w:val="00A0012E"/>
    <w:rsid w:val="00A00D79"/>
    <w:rsid w:val="00A0125A"/>
    <w:rsid w:val="00A03C93"/>
    <w:rsid w:val="00A04FB9"/>
    <w:rsid w:val="00A11248"/>
    <w:rsid w:val="00A120BB"/>
    <w:rsid w:val="00A13A98"/>
    <w:rsid w:val="00A15B3E"/>
    <w:rsid w:val="00A15E19"/>
    <w:rsid w:val="00A175C7"/>
    <w:rsid w:val="00A21D54"/>
    <w:rsid w:val="00A222B4"/>
    <w:rsid w:val="00A225E3"/>
    <w:rsid w:val="00A24EC1"/>
    <w:rsid w:val="00A31F8B"/>
    <w:rsid w:val="00A33589"/>
    <w:rsid w:val="00A33E43"/>
    <w:rsid w:val="00A347DA"/>
    <w:rsid w:val="00A35E11"/>
    <w:rsid w:val="00A400AF"/>
    <w:rsid w:val="00A40A40"/>
    <w:rsid w:val="00A433E3"/>
    <w:rsid w:val="00A4499C"/>
    <w:rsid w:val="00A455EC"/>
    <w:rsid w:val="00A45DB9"/>
    <w:rsid w:val="00A51A46"/>
    <w:rsid w:val="00A51B46"/>
    <w:rsid w:val="00A52B41"/>
    <w:rsid w:val="00A54C54"/>
    <w:rsid w:val="00A6354B"/>
    <w:rsid w:val="00A654E0"/>
    <w:rsid w:val="00A72921"/>
    <w:rsid w:val="00A75207"/>
    <w:rsid w:val="00A77B80"/>
    <w:rsid w:val="00A8155F"/>
    <w:rsid w:val="00A83ACB"/>
    <w:rsid w:val="00A84EAB"/>
    <w:rsid w:val="00A867C1"/>
    <w:rsid w:val="00A8764C"/>
    <w:rsid w:val="00A9074C"/>
    <w:rsid w:val="00A919FE"/>
    <w:rsid w:val="00A9537E"/>
    <w:rsid w:val="00AA0EED"/>
    <w:rsid w:val="00AA24B2"/>
    <w:rsid w:val="00AA5C42"/>
    <w:rsid w:val="00AA7780"/>
    <w:rsid w:val="00AB0020"/>
    <w:rsid w:val="00AB031F"/>
    <w:rsid w:val="00AB0A73"/>
    <w:rsid w:val="00AB5305"/>
    <w:rsid w:val="00AB55CF"/>
    <w:rsid w:val="00AB5F7C"/>
    <w:rsid w:val="00AB72C0"/>
    <w:rsid w:val="00AC14B8"/>
    <w:rsid w:val="00AC2569"/>
    <w:rsid w:val="00AC35D2"/>
    <w:rsid w:val="00AC5511"/>
    <w:rsid w:val="00AC6AA6"/>
    <w:rsid w:val="00AC7A69"/>
    <w:rsid w:val="00AD19AA"/>
    <w:rsid w:val="00AD66F3"/>
    <w:rsid w:val="00AD7038"/>
    <w:rsid w:val="00AE0088"/>
    <w:rsid w:val="00AE062B"/>
    <w:rsid w:val="00AE08D0"/>
    <w:rsid w:val="00AE1892"/>
    <w:rsid w:val="00AE2436"/>
    <w:rsid w:val="00AE5089"/>
    <w:rsid w:val="00AE686A"/>
    <w:rsid w:val="00AE7292"/>
    <w:rsid w:val="00AF0475"/>
    <w:rsid w:val="00AF135C"/>
    <w:rsid w:val="00AF37F6"/>
    <w:rsid w:val="00AF4804"/>
    <w:rsid w:val="00AF59F5"/>
    <w:rsid w:val="00AF6BC9"/>
    <w:rsid w:val="00AF731D"/>
    <w:rsid w:val="00B008BF"/>
    <w:rsid w:val="00B0177C"/>
    <w:rsid w:val="00B03A17"/>
    <w:rsid w:val="00B108B8"/>
    <w:rsid w:val="00B11017"/>
    <w:rsid w:val="00B14C14"/>
    <w:rsid w:val="00B14DE8"/>
    <w:rsid w:val="00B218B7"/>
    <w:rsid w:val="00B21D93"/>
    <w:rsid w:val="00B269C9"/>
    <w:rsid w:val="00B310EC"/>
    <w:rsid w:val="00B3359F"/>
    <w:rsid w:val="00B41A11"/>
    <w:rsid w:val="00B4384C"/>
    <w:rsid w:val="00B46BF5"/>
    <w:rsid w:val="00B47983"/>
    <w:rsid w:val="00B47BB0"/>
    <w:rsid w:val="00B50549"/>
    <w:rsid w:val="00B50EF3"/>
    <w:rsid w:val="00B5156E"/>
    <w:rsid w:val="00B51988"/>
    <w:rsid w:val="00B51FC6"/>
    <w:rsid w:val="00B55E82"/>
    <w:rsid w:val="00B565A8"/>
    <w:rsid w:val="00B6054C"/>
    <w:rsid w:val="00B62BF1"/>
    <w:rsid w:val="00B6413F"/>
    <w:rsid w:val="00B702DA"/>
    <w:rsid w:val="00B71593"/>
    <w:rsid w:val="00B73EBB"/>
    <w:rsid w:val="00B741E4"/>
    <w:rsid w:val="00B74B23"/>
    <w:rsid w:val="00B74D7B"/>
    <w:rsid w:val="00B75953"/>
    <w:rsid w:val="00B76193"/>
    <w:rsid w:val="00B767FC"/>
    <w:rsid w:val="00B76DED"/>
    <w:rsid w:val="00B808B3"/>
    <w:rsid w:val="00B80C9E"/>
    <w:rsid w:val="00B81108"/>
    <w:rsid w:val="00B81128"/>
    <w:rsid w:val="00B83341"/>
    <w:rsid w:val="00B90C12"/>
    <w:rsid w:val="00B91F14"/>
    <w:rsid w:val="00B92302"/>
    <w:rsid w:val="00B9477A"/>
    <w:rsid w:val="00B97887"/>
    <w:rsid w:val="00BA1077"/>
    <w:rsid w:val="00BA2394"/>
    <w:rsid w:val="00BA3FA4"/>
    <w:rsid w:val="00BA3FC7"/>
    <w:rsid w:val="00BA6F47"/>
    <w:rsid w:val="00BA7748"/>
    <w:rsid w:val="00BB24C6"/>
    <w:rsid w:val="00BB27C2"/>
    <w:rsid w:val="00BB46DF"/>
    <w:rsid w:val="00BC1A38"/>
    <w:rsid w:val="00BD17D3"/>
    <w:rsid w:val="00BD61CC"/>
    <w:rsid w:val="00BE40D9"/>
    <w:rsid w:val="00BE46D9"/>
    <w:rsid w:val="00BF1A41"/>
    <w:rsid w:val="00BF264C"/>
    <w:rsid w:val="00BF491D"/>
    <w:rsid w:val="00C0015C"/>
    <w:rsid w:val="00C007CA"/>
    <w:rsid w:val="00C0351A"/>
    <w:rsid w:val="00C05773"/>
    <w:rsid w:val="00C1782C"/>
    <w:rsid w:val="00C21143"/>
    <w:rsid w:val="00C216DA"/>
    <w:rsid w:val="00C23622"/>
    <w:rsid w:val="00C31678"/>
    <w:rsid w:val="00C3540D"/>
    <w:rsid w:val="00C4111A"/>
    <w:rsid w:val="00C41320"/>
    <w:rsid w:val="00C418BD"/>
    <w:rsid w:val="00C44885"/>
    <w:rsid w:val="00C45639"/>
    <w:rsid w:val="00C501A2"/>
    <w:rsid w:val="00C546AC"/>
    <w:rsid w:val="00C61B0A"/>
    <w:rsid w:val="00C61E7F"/>
    <w:rsid w:val="00C64C2A"/>
    <w:rsid w:val="00C661F2"/>
    <w:rsid w:val="00C67B2A"/>
    <w:rsid w:val="00C67F28"/>
    <w:rsid w:val="00C7399C"/>
    <w:rsid w:val="00C76DB8"/>
    <w:rsid w:val="00C76DEC"/>
    <w:rsid w:val="00C819BF"/>
    <w:rsid w:val="00C82861"/>
    <w:rsid w:val="00C828BE"/>
    <w:rsid w:val="00C84426"/>
    <w:rsid w:val="00C92D34"/>
    <w:rsid w:val="00C92EB2"/>
    <w:rsid w:val="00C93579"/>
    <w:rsid w:val="00C94DE8"/>
    <w:rsid w:val="00C96AD1"/>
    <w:rsid w:val="00C96B63"/>
    <w:rsid w:val="00CA028A"/>
    <w:rsid w:val="00CA149B"/>
    <w:rsid w:val="00CA2FB9"/>
    <w:rsid w:val="00CA5F90"/>
    <w:rsid w:val="00CA6A4B"/>
    <w:rsid w:val="00CB2F8B"/>
    <w:rsid w:val="00CB344A"/>
    <w:rsid w:val="00CB660A"/>
    <w:rsid w:val="00CB7615"/>
    <w:rsid w:val="00CC3A9B"/>
    <w:rsid w:val="00CC42B4"/>
    <w:rsid w:val="00CC66FB"/>
    <w:rsid w:val="00CC72ED"/>
    <w:rsid w:val="00CD03FF"/>
    <w:rsid w:val="00CD1F2A"/>
    <w:rsid w:val="00CD269E"/>
    <w:rsid w:val="00CD7384"/>
    <w:rsid w:val="00CE3EBF"/>
    <w:rsid w:val="00CE4426"/>
    <w:rsid w:val="00CE49C8"/>
    <w:rsid w:val="00CE4D55"/>
    <w:rsid w:val="00CE74B4"/>
    <w:rsid w:val="00CF60AC"/>
    <w:rsid w:val="00CF6D51"/>
    <w:rsid w:val="00D0183F"/>
    <w:rsid w:val="00D02BA1"/>
    <w:rsid w:val="00D03CF3"/>
    <w:rsid w:val="00D04C17"/>
    <w:rsid w:val="00D10174"/>
    <w:rsid w:val="00D11290"/>
    <w:rsid w:val="00D1193F"/>
    <w:rsid w:val="00D13743"/>
    <w:rsid w:val="00D15D74"/>
    <w:rsid w:val="00D178F7"/>
    <w:rsid w:val="00D21408"/>
    <w:rsid w:val="00D224DD"/>
    <w:rsid w:val="00D23173"/>
    <w:rsid w:val="00D246D5"/>
    <w:rsid w:val="00D2506E"/>
    <w:rsid w:val="00D254A2"/>
    <w:rsid w:val="00D277CE"/>
    <w:rsid w:val="00D3003B"/>
    <w:rsid w:val="00D343E1"/>
    <w:rsid w:val="00D360FA"/>
    <w:rsid w:val="00D3751D"/>
    <w:rsid w:val="00D420A3"/>
    <w:rsid w:val="00D426BE"/>
    <w:rsid w:val="00D42731"/>
    <w:rsid w:val="00D43DEC"/>
    <w:rsid w:val="00D43EDA"/>
    <w:rsid w:val="00D459FF"/>
    <w:rsid w:val="00D45ABC"/>
    <w:rsid w:val="00D466B8"/>
    <w:rsid w:val="00D47F26"/>
    <w:rsid w:val="00D50A00"/>
    <w:rsid w:val="00D52B34"/>
    <w:rsid w:val="00D5358F"/>
    <w:rsid w:val="00D53FE4"/>
    <w:rsid w:val="00D57939"/>
    <w:rsid w:val="00D6606B"/>
    <w:rsid w:val="00D673C7"/>
    <w:rsid w:val="00D677AA"/>
    <w:rsid w:val="00D67DD8"/>
    <w:rsid w:val="00D747A4"/>
    <w:rsid w:val="00D76877"/>
    <w:rsid w:val="00D774A8"/>
    <w:rsid w:val="00D77619"/>
    <w:rsid w:val="00D80E38"/>
    <w:rsid w:val="00D81345"/>
    <w:rsid w:val="00D82EFB"/>
    <w:rsid w:val="00D83209"/>
    <w:rsid w:val="00D863D6"/>
    <w:rsid w:val="00D87E31"/>
    <w:rsid w:val="00D90628"/>
    <w:rsid w:val="00D90AAB"/>
    <w:rsid w:val="00D92F70"/>
    <w:rsid w:val="00D93CB2"/>
    <w:rsid w:val="00D97AC2"/>
    <w:rsid w:val="00DA069A"/>
    <w:rsid w:val="00DA3891"/>
    <w:rsid w:val="00DA71FA"/>
    <w:rsid w:val="00DB042D"/>
    <w:rsid w:val="00DB2B72"/>
    <w:rsid w:val="00DB2D95"/>
    <w:rsid w:val="00DB4DE9"/>
    <w:rsid w:val="00DB4DF8"/>
    <w:rsid w:val="00DB711B"/>
    <w:rsid w:val="00DB7EE8"/>
    <w:rsid w:val="00DC3784"/>
    <w:rsid w:val="00DC45BE"/>
    <w:rsid w:val="00DC5784"/>
    <w:rsid w:val="00DC5C30"/>
    <w:rsid w:val="00DC6DD6"/>
    <w:rsid w:val="00DD0378"/>
    <w:rsid w:val="00DD24A8"/>
    <w:rsid w:val="00DD3031"/>
    <w:rsid w:val="00DD33E2"/>
    <w:rsid w:val="00DD39AB"/>
    <w:rsid w:val="00DD691C"/>
    <w:rsid w:val="00DE0C8F"/>
    <w:rsid w:val="00DE0C9B"/>
    <w:rsid w:val="00DE11B9"/>
    <w:rsid w:val="00DE25C3"/>
    <w:rsid w:val="00DE4AAC"/>
    <w:rsid w:val="00DE5C7A"/>
    <w:rsid w:val="00DE6DFE"/>
    <w:rsid w:val="00DF0BD6"/>
    <w:rsid w:val="00DF28AE"/>
    <w:rsid w:val="00DF2AE2"/>
    <w:rsid w:val="00DF419A"/>
    <w:rsid w:val="00DF45E2"/>
    <w:rsid w:val="00DF55FB"/>
    <w:rsid w:val="00DF5635"/>
    <w:rsid w:val="00DF66CE"/>
    <w:rsid w:val="00E00AFB"/>
    <w:rsid w:val="00E01469"/>
    <w:rsid w:val="00E01B84"/>
    <w:rsid w:val="00E02C16"/>
    <w:rsid w:val="00E02EEB"/>
    <w:rsid w:val="00E0405E"/>
    <w:rsid w:val="00E059FC"/>
    <w:rsid w:val="00E1093E"/>
    <w:rsid w:val="00E10AA4"/>
    <w:rsid w:val="00E11A8D"/>
    <w:rsid w:val="00E12142"/>
    <w:rsid w:val="00E12DB4"/>
    <w:rsid w:val="00E12FC5"/>
    <w:rsid w:val="00E1345D"/>
    <w:rsid w:val="00E16F36"/>
    <w:rsid w:val="00E2350A"/>
    <w:rsid w:val="00E23CBF"/>
    <w:rsid w:val="00E24AFA"/>
    <w:rsid w:val="00E2602E"/>
    <w:rsid w:val="00E27D3D"/>
    <w:rsid w:val="00E30F79"/>
    <w:rsid w:val="00E33E06"/>
    <w:rsid w:val="00E34A30"/>
    <w:rsid w:val="00E35BA9"/>
    <w:rsid w:val="00E35F40"/>
    <w:rsid w:val="00E43554"/>
    <w:rsid w:val="00E44979"/>
    <w:rsid w:val="00E466CE"/>
    <w:rsid w:val="00E5242B"/>
    <w:rsid w:val="00E524A1"/>
    <w:rsid w:val="00E53D89"/>
    <w:rsid w:val="00E54BE4"/>
    <w:rsid w:val="00E54FF5"/>
    <w:rsid w:val="00E558BB"/>
    <w:rsid w:val="00E5761E"/>
    <w:rsid w:val="00E578E9"/>
    <w:rsid w:val="00E61391"/>
    <w:rsid w:val="00E63412"/>
    <w:rsid w:val="00E65258"/>
    <w:rsid w:val="00E700D1"/>
    <w:rsid w:val="00E70326"/>
    <w:rsid w:val="00E717DC"/>
    <w:rsid w:val="00E72A7D"/>
    <w:rsid w:val="00E734A9"/>
    <w:rsid w:val="00E75ADF"/>
    <w:rsid w:val="00E76A03"/>
    <w:rsid w:val="00E76CBB"/>
    <w:rsid w:val="00E77BFC"/>
    <w:rsid w:val="00E8231E"/>
    <w:rsid w:val="00E82443"/>
    <w:rsid w:val="00E84103"/>
    <w:rsid w:val="00E87504"/>
    <w:rsid w:val="00E8787A"/>
    <w:rsid w:val="00E87914"/>
    <w:rsid w:val="00E87EB3"/>
    <w:rsid w:val="00E900E6"/>
    <w:rsid w:val="00E90512"/>
    <w:rsid w:val="00E9224F"/>
    <w:rsid w:val="00E92A8D"/>
    <w:rsid w:val="00E93FE2"/>
    <w:rsid w:val="00E95E30"/>
    <w:rsid w:val="00EA20B6"/>
    <w:rsid w:val="00EA2488"/>
    <w:rsid w:val="00EA2AF3"/>
    <w:rsid w:val="00EA3125"/>
    <w:rsid w:val="00EA47A4"/>
    <w:rsid w:val="00EA5256"/>
    <w:rsid w:val="00EA6134"/>
    <w:rsid w:val="00EA73B4"/>
    <w:rsid w:val="00EB074B"/>
    <w:rsid w:val="00EB1431"/>
    <w:rsid w:val="00EB1ED9"/>
    <w:rsid w:val="00EB2F7F"/>
    <w:rsid w:val="00EB5AAE"/>
    <w:rsid w:val="00EB6FF3"/>
    <w:rsid w:val="00EC6220"/>
    <w:rsid w:val="00EC7E3D"/>
    <w:rsid w:val="00EC7EB8"/>
    <w:rsid w:val="00ED13F6"/>
    <w:rsid w:val="00ED5862"/>
    <w:rsid w:val="00ED59BA"/>
    <w:rsid w:val="00ED6562"/>
    <w:rsid w:val="00EE1A8B"/>
    <w:rsid w:val="00EE2C24"/>
    <w:rsid w:val="00EF03EF"/>
    <w:rsid w:val="00EF15A6"/>
    <w:rsid w:val="00EF3844"/>
    <w:rsid w:val="00EF45F0"/>
    <w:rsid w:val="00F00A37"/>
    <w:rsid w:val="00F01251"/>
    <w:rsid w:val="00F01D8D"/>
    <w:rsid w:val="00F04799"/>
    <w:rsid w:val="00F07FC1"/>
    <w:rsid w:val="00F102B7"/>
    <w:rsid w:val="00F13FC8"/>
    <w:rsid w:val="00F14EAB"/>
    <w:rsid w:val="00F2012A"/>
    <w:rsid w:val="00F2042D"/>
    <w:rsid w:val="00F2241C"/>
    <w:rsid w:val="00F23904"/>
    <w:rsid w:val="00F253F0"/>
    <w:rsid w:val="00F332EC"/>
    <w:rsid w:val="00F34C93"/>
    <w:rsid w:val="00F3513A"/>
    <w:rsid w:val="00F35315"/>
    <w:rsid w:val="00F370C1"/>
    <w:rsid w:val="00F429B2"/>
    <w:rsid w:val="00F43735"/>
    <w:rsid w:val="00F446C4"/>
    <w:rsid w:val="00F47BB1"/>
    <w:rsid w:val="00F55B70"/>
    <w:rsid w:val="00F57239"/>
    <w:rsid w:val="00F57771"/>
    <w:rsid w:val="00F61E26"/>
    <w:rsid w:val="00F62270"/>
    <w:rsid w:val="00F64A9C"/>
    <w:rsid w:val="00F67919"/>
    <w:rsid w:val="00F71D51"/>
    <w:rsid w:val="00F72A6E"/>
    <w:rsid w:val="00F731C1"/>
    <w:rsid w:val="00F74EDA"/>
    <w:rsid w:val="00F760C2"/>
    <w:rsid w:val="00F8073F"/>
    <w:rsid w:val="00F8085A"/>
    <w:rsid w:val="00F80E2D"/>
    <w:rsid w:val="00F82E6F"/>
    <w:rsid w:val="00F877D8"/>
    <w:rsid w:val="00F87934"/>
    <w:rsid w:val="00F91489"/>
    <w:rsid w:val="00F93783"/>
    <w:rsid w:val="00F950B9"/>
    <w:rsid w:val="00F95884"/>
    <w:rsid w:val="00F963FE"/>
    <w:rsid w:val="00F97D7C"/>
    <w:rsid w:val="00FA40A5"/>
    <w:rsid w:val="00FA65AA"/>
    <w:rsid w:val="00FB13AD"/>
    <w:rsid w:val="00FB717C"/>
    <w:rsid w:val="00FB7518"/>
    <w:rsid w:val="00FB7A08"/>
    <w:rsid w:val="00FC12A3"/>
    <w:rsid w:val="00FC1362"/>
    <w:rsid w:val="00FC224E"/>
    <w:rsid w:val="00FC29BA"/>
    <w:rsid w:val="00FC5ED0"/>
    <w:rsid w:val="00FC633E"/>
    <w:rsid w:val="00FD0929"/>
    <w:rsid w:val="00FD1A26"/>
    <w:rsid w:val="00FD1B0D"/>
    <w:rsid w:val="00FD227C"/>
    <w:rsid w:val="00FD2908"/>
    <w:rsid w:val="00FD2EAF"/>
    <w:rsid w:val="00FD3D7E"/>
    <w:rsid w:val="00FD5A20"/>
    <w:rsid w:val="00FE299D"/>
    <w:rsid w:val="00FE2ABC"/>
    <w:rsid w:val="00FE2F78"/>
    <w:rsid w:val="00FE3549"/>
    <w:rsid w:val="00FE5BCD"/>
    <w:rsid w:val="00FE726B"/>
    <w:rsid w:val="00FF3829"/>
    <w:rsid w:val="00FF62C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annotation text" w:uiPriority="99"/>
    <w:lsdException w:name="annotation reference" w:uiPriority="99"/>
    <w:lsdException w:name="Hyperlink" w:uiPriority="99"/>
  </w:latentStyles>
  <w:style w:type="paragraph" w:default="1" w:styleId="Normal">
    <w:name w:val="Normal"/>
    <w:qFormat/>
    <w:rsid w:val="005453AD"/>
  </w:style>
  <w:style w:type="paragraph" w:styleId="Heading1">
    <w:name w:val="heading 1"/>
    <w:basedOn w:val="Normal"/>
    <w:next w:val="Normal"/>
    <w:qFormat/>
    <w:rsid w:val="005453A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453A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semiHidden/>
    <w:unhideWhenUsed/>
    <w:qFormat/>
    <w:rsid w:val="00D50A0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5453AD"/>
    <w:rPr>
      <w:i/>
      <w:iCs/>
    </w:rPr>
  </w:style>
  <w:style w:type="paragraph" w:styleId="EndnoteText">
    <w:name w:val="endnote text"/>
    <w:basedOn w:val="Normal"/>
    <w:semiHidden/>
    <w:rsid w:val="005453AD"/>
    <w:rPr>
      <w:sz w:val="20"/>
      <w:szCs w:val="20"/>
    </w:rPr>
  </w:style>
  <w:style w:type="paragraph" w:styleId="TOC1">
    <w:name w:val="toc 1"/>
    <w:basedOn w:val="Normal"/>
    <w:next w:val="Normal"/>
    <w:autoRedefine/>
    <w:uiPriority w:val="39"/>
    <w:rsid w:val="005453AD"/>
  </w:style>
  <w:style w:type="paragraph" w:styleId="TOC2">
    <w:name w:val="toc 2"/>
    <w:basedOn w:val="Normal"/>
    <w:next w:val="Normal"/>
    <w:autoRedefine/>
    <w:uiPriority w:val="39"/>
    <w:rsid w:val="005453AD"/>
    <w:pPr>
      <w:ind w:left="240"/>
    </w:pPr>
  </w:style>
  <w:style w:type="character" w:styleId="Hyperlink">
    <w:name w:val="Hyperlink"/>
    <w:basedOn w:val="DefaultParagraphFont"/>
    <w:uiPriority w:val="99"/>
    <w:rsid w:val="005453AD"/>
    <w:rPr>
      <w:color w:val="0000FF"/>
      <w:u w:val="single"/>
    </w:rPr>
  </w:style>
  <w:style w:type="paragraph" w:styleId="Footer">
    <w:name w:val="footer"/>
    <w:basedOn w:val="Normal"/>
    <w:rsid w:val="00874B68"/>
    <w:pPr>
      <w:tabs>
        <w:tab w:val="center" w:pos="4320"/>
        <w:tab w:val="right" w:pos="8640"/>
      </w:tabs>
    </w:pPr>
  </w:style>
  <w:style w:type="character" w:styleId="PageNumber">
    <w:name w:val="page number"/>
    <w:basedOn w:val="DefaultParagraphFont"/>
    <w:rsid w:val="00874B68"/>
  </w:style>
  <w:style w:type="character" w:styleId="Strong">
    <w:name w:val="Strong"/>
    <w:basedOn w:val="DefaultParagraphFont"/>
    <w:qFormat/>
    <w:rsid w:val="006A09B7"/>
    <w:rPr>
      <w:b/>
      <w:bCs/>
    </w:rPr>
  </w:style>
  <w:style w:type="character" w:styleId="CommentReference">
    <w:name w:val="annotation reference"/>
    <w:basedOn w:val="DefaultParagraphFont"/>
    <w:uiPriority w:val="99"/>
    <w:rsid w:val="00FD2908"/>
    <w:rPr>
      <w:sz w:val="16"/>
      <w:szCs w:val="16"/>
    </w:rPr>
  </w:style>
  <w:style w:type="paragraph" w:styleId="CommentText">
    <w:name w:val="annotation text"/>
    <w:basedOn w:val="Normal"/>
    <w:link w:val="CommentTextChar"/>
    <w:uiPriority w:val="99"/>
    <w:rsid w:val="00FD2908"/>
    <w:rPr>
      <w:sz w:val="20"/>
      <w:szCs w:val="20"/>
    </w:rPr>
  </w:style>
  <w:style w:type="character" w:customStyle="1" w:styleId="CommentTextChar">
    <w:name w:val="Comment Text Char"/>
    <w:basedOn w:val="DefaultParagraphFont"/>
    <w:link w:val="CommentText"/>
    <w:uiPriority w:val="99"/>
    <w:rsid w:val="00FD2908"/>
  </w:style>
  <w:style w:type="paragraph" w:styleId="CommentSubject">
    <w:name w:val="annotation subject"/>
    <w:basedOn w:val="CommentText"/>
    <w:next w:val="CommentText"/>
    <w:link w:val="CommentSubjectChar"/>
    <w:rsid w:val="00FD2908"/>
    <w:rPr>
      <w:b/>
      <w:bCs/>
    </w:rPr>
  </w:style>
  <w:style w:type="character" w:customStyle="1" w:styleId="CommentSubjectChar">
    <w:name w:val="Comment Subject Char"/>
    <w:basedOn w:val="CommentTextChar"/>
    <w:link w:val="CommentSubject"/>
    <w:rsid w:val="00FD2908"/>
    <w:rPr>
      <w:b/>
      <w:bCs/>
    </w:rPr>
  </w:style>
  <w:style w:type="paragraph" w:styleId="BalloonText">
    <w:name w:val="Balloon Text"/>
    <w:basedOn w:val="Normal"/>
    <w:link w:val="BalloonTextChar"/>
    <w:rsid w:val="00FD2908"/>
    <w:rPr>
      <w:rFonts w:ascii="Tahoma" w:hAnsi="Tahoma" w:cs="Tahoma"/>
      <w:sz w:val="16"/>
      <w:szCs w:val="16"/>
    </w:rPr>
  </w:style>
  <w:style w:type="character" w:customStyle="1" w:styleId="BalloonTextChar">
    <w:name w:val="Balloon Text Char"/>
    <w:basedOn w:val="DefaultParagraphFont"/>
    <w:link w:val="BalloonText"/>
    <w:rsid w:val="00FD2908"/>
    <w:rPr>
      <w:rFonts w:ascii="Tahoma" w:hAnsi="Tahoma" w:cs="Tahoma"/>
      <w:sz w:val="16"/>
      <w:szCs w:val="16"/>
    </w:rPr>
  </w:style>
  <w:style w:type="paragraph" w:styleId="Revision">
    <w:name w:val="Revision"/>
    <w:hidden/>
    <w:uiPriority w:val="99"/>
    <w:semiHidden/>
    <w:rsid w:val="00A83ACB"/>
  </w:style>
  <w:style w:type="character" w:customStyle="1" w:styleId="Heading3Char">
    <w:name w:val="Heading 3 Char"/>
    <w:basedOn w:val="DefaultParagraphFont"/>
    <w:link w:val="Heading3"/>
    <w:rsid w:val="00D50A00"/>
    <w:rPr>
      <w:rFonts w:asciiTheme="majorHAnsi" w:eastAsiaTheme="majorEastAsia" w:hAnsiTheme="majorHAnsi" w:cstheme="majorBidi"/>
      <w:b/>
      <w:bCs/>
      <w:color w:val="4F81BD" w:themeColor="accent1"/>
      <w:sz w:val="24"/>
      <w:szCs w:val="24"/>
    </w:rPr>
  </w:style>
  <w:style w:type="paragraph" w:styleId="PlainText">
    <w:name w:val="Plain Text"/>
    <w:basedOn w:val="Normal"/>
    <w:link w:val="PlainTextChar"/>
    <w:uiPriority w:val="99"/>
    <w:unhideWhenUsed/>
    <w:rsid w:val="00D50A00"/>
    <w:pPr>
      <w:tabs>
        <w:tab w:val="left" w:pos="432"/>
      </w:tabs>
      <w:spacing w:after="120" w:line="440" w:lineRule="exact"/>
      <w:ind w:firstLine="288"/>
    </w:pPr>
    <w:rPr>
      <w:rFonts w:ascii="Palatino" w:eastAsia="MS Mincho" w:hAnsi="Palatino"/>
      <w:sz w:val="22"/>
      <w:szCs w:val="20"/>
    </w:rPr>
  </w:style>
  <w:style w:type="character" w:customStyle="1" w:styleId="PlainTextChar">
    <w:name w:val="Plain Text Char"/>
    <w:basedOn w:val="DefaultParagraphFont"/>
    <w:link w:val="PlainText"/>
    <w:uiPriority w:val="99"/>
    <w:rsid w:val="00D50A00"/>
    <w:rPr>
      <w:rFonts w:ascii="Palatino" w:eastAsia="MS Mincho" w:hAnsi="Palatino"/>
      <w:sz w:val="22"/>
    </w:rPr>
  </w:style>
  <w:style w:type="paragraph" w:styleId="ListParagraph">
    <w:name w:val="List Paragraph"/>
    <w:basedOn w:val="Normal"/>
    <w:qFormat/>
    <w:rsid w:val="00D50A00"/>
    <w:pPr>
      <w:ind w:left="720"/>
      <w:contextualSpacing/>
    </w:pPr>
  </w:style>
  <w:style w:type="paragraph" w:styleId="Header">
    <w:name w:val="header"/>
    <w:basedOn w:val="Normal"/>
    <w:link w:val="HeaderChar"/>
    <w:rsid w:val="00692207"/>
    <w:pPr>
      <w:tabs>
        <w:tab w:val="center" w:pos="4320"/>
        <w:tab w:val="right" w:pos="8640"/>
      </w:tabs>
    </w:pPr>
  </w:style>
  <w:style w:type="character" w:customStyle="1" w:styleId="HeaderChar">
    <w:name w:val="Header Char"/>
    <w:basedOn w:val="DefaultParagraphFont"/>
    <w:link w:val="Header"/>
    <w:rsid w:val="00692207"/>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annotation text" w:uiPriority="99"/>
    <w:lsdException w:name="annotation reference" w:uiPriority="99"/>
    <w:lsdException w:name="Hyperlink" w:uiPriority="99"/>
  </w:latentStyles>
  <w:style w:type="paragraph" w:default="1" w:styleId="Normal">
    <w:name w:val="Normal"/>
    <w:qFormat/>
    <w:rsid w:val="005453AD"/>
  </w:style>
  <w:style w:type="paragraph" w:styleId="Heading1">
    <w:name w:val="heading 1"/>
    <w:basedOn w:val="Normal"/>
    <w:next w:val="Normal"/>
    <w:qFormat/>
    <w:rsid w:val="005453A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453A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semiHidden/>
    <w:unhideWhenUsed/>
    <w:qFormat/>
    <w:rsid w:val="00D50A0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5453AD"/>
    <w:rPr>
      <w:i/>
      <w:iCs/>
    </w:rPr>
  </w:style>
  <w:style w:type="paragraph" w:styleId="EndnoteText">
    <w:name w:val="endnote text"/>
    <w:basedOn w:val="Normal"/>
    <w:semiHidden/>
    <w:rsid w:val="005453AD"/>
    <w:rPr>
      <w:sz w:val="20"/>
      <w:szCs w:val="20"/>
    </w:rPr>
  </w:style>
  <w:style w:type="paragraph" w:styleId="TOC1">
    <w:name w:val="toc 1"/>
    <w:basedOn w:val="Normal"/>
    <w:next w:val="Normal"/>
    <w:autoRedefine/>
    <w:uiPriority w:val="39"/>
    <w:rsid w:val="005453AD"/>
  </w:style>
  <w:style w:type="paragraph" w:styleId="TOC2">
    <w:name w:val="toc 2"/>
    <w:basedOn w:val="Normal"/>
    <w:next w:val="Normal"/>
    <w:autoRedefine/>
    <w:uiPriority w:val="39"/>
    <w:rsid w:val="005453AD"/>
    <w:pPr>
      <w:ind w:left="240"/>
    </w:pPr>
  </w:style>
  <w:style w:type="character" w:styleId="Hyperlink">
    <w:name w:val="Hyperlink"/>
    <w:basedOn w:val="DefaultParagraphFont"/>
    <w:uiPriority w:val="99"/>
    <w:rsid w:val="005453AD"/>
    <w:rPr>
      <w:color w:val="0000FF"/>
      <w:u w:val="single"/>
    </w:rPr>
  </w:style>
  <w:style w:type="paragraph" w:styleId="Footer">
    <w:name w:val="footer"/>
    <w:basedOn w:val="Normal"/>
    <w:rsid w:val="00874B68"/>
    <w:pPr>
      <w:tabs>
        <w:tab w:val="center" w:pos="4320"/>
        <w:tab w:val="right" w:pos="8640"/>
      </w:tabs>
    </w:pPr>
  </w:style>
  <w:style w:type="character" w:styleId="PageNumber">
    <w:name w:val="page number"/>
    <w:basedOn w:val="DefaultParagraphFont"/>
    <w:rsid w:val="00874B68"/>
  </w:style>
  <w:style w:type="character" w:styleId="Strong">
    <w:name w:val="Strong"/>
    <w:basedOn w:val="DefaultParagraphFont"/>
    <w:qFormat/>
    <w:rsid w:val="006A09B7"/>
    <w:rPr>
      <w:b/>
      <w:bCs/>
    </w:rPr>
  </w:style>
  <w:style w:type="character" w:styleId="CommentReference">
    <w:name w:val="annotation reference"/>
    <w:basedOn w:val="DefaultParagraphFont"/>
    <w:uiPriority w:val="99"/>
    <w:rsid w:val="00FD2908"/>
    <w:rPr>
      <w:sz w:val="16"/>
      <w:szCs w:val="16"/>
    </w:rPr>
  </w:style>
  <w:style w:type="paragraph" w:styleId="CommentText">
    <w:name w:val="annotation text"/>
    <w:basedOn w:val="Normal"/>
    <w:link w:val="CommentTextChar"/>
    <w:uiPriority w:val="99"/>
    <w:rsid w:val="00FD2908"/>
    <w:rPr>
      <w:sz w:val="20"/>
      <w:szCs w:val="20"/>
    </w:rPr>
  </w:style>
  <w:style w:type="character" w:customStyle="1" w:styleId="CommentTextChar">
    <w:name w:val="Comment Text Char"/>
    <w:basedOn w:val="DefaultParagraphFont"/>
    <w:link w:val="CommentText"/>
    <w:uiPriority w:val="99"/>
    <w:rsid w:val="00FD2908"/>
  </w:style>
  <w:style w:type="paragraph" w:styleId="CommentSubject">
    <w:name w:val="annotation subject"/>
    <w:basedOn w:val="CommentText"/>
    <w:next w:val="CommentText"/>
    <w:link w:val="CommentSubjectChar"/>
    <w:rsid w:val="00FD2908"/>
    <w:rPr>
      <w:b/>
      <w:bCs/>
    </w:rPr>
  </w:style>
  <w:style w:type="character" w:customStyle="1" w:styleId="CommentSubjectChar">
    <w:name w:val="Comment Subject Char"/>
    <w:basedOn w:val="CommentTextChar"/>
    <w:link w:val="CommentSubject"/>
    <w:rsid w:val="00FD2908"/>
    <w:rPr>
      <w:b/>
      <w:bCs/>
    </w:rPr>
  </w:style>
  <w:style w:type="paragraph" w:styleId="BalloonText">
    <w:name w:val="Balloon Text"/>
    <w:basedOn w:val="Normal"/>
    <w:link w:val="BalloonTextChar"/>
    <w:rsid w:val="00FD2908"/>
    <w:rPr>
      <w:rFonts w:ascii="Tahoma" w:hAnsi="Tahoma" w:cs="Tahoma"/>
      <w:sz w:val="16"/>
      <w:szCs w:val="16"/>
    </w:rPr>
  </w:style>
  <w:style w:type="character" w:customStyle="1" w:styleId="BalloonTextChar">
    <w:name w:val="Balloon Text Char"/>
    <w:basedOn w:val="DefaultParagraphFont"/>
    <w:link w:val="BalloonText"/>
    <w:rsid w:val="00FD2908"/>
    <w:rPr>
      <w:rFonts w:ascii="Tahoma" w:hAnsi="Tahoma" w:cs="Tahoma"/>
      <w:sz w:val="16"/>
      <w:szCs w:val="16"/>
    </w:rPr>
  </w:style>
  <w:style w:type="paragraph" w:styleId="Revision">
    <w:name w:val="Revision"/>
    <w:hidden/>
    <w:uiPriority w:val="99"/>
    <w:semiHidden/>
    <w:rsid w:val="00A83ACB"/>
  </w:style>
  <w:style w:type="character" w:customStyle="1" w:styleId="Heading3Char">
    <w:name w:val="Heading 3 Char"/>
    <w:basedOn w:val="DefaultParagraphFont"/>
    <w:link w:val="Heading3"/>
    <w:rsid w:val="00D50A00"/>
    <w:rPr>
      <w:rFonts w:asciiTheme="majorHAnsi" w:eastAsiaTheme="majorEastAsia" w:hAnsiTheme="majorHAnsi" w:cstheme="majorBidi"/>
      <w:b/>
      <w:bCs/>
      <w:color w:val="4F81BD" w:themeColor="accent1"/>
      <w:sz w:val="24"/>
      <w:szCs w:val="24"/>
    </w:rPr>
  </w:style>
  <w:style w:type="paragraph" w:styleId="PlainText">
    <w:name w:val="Plain Text"/>
    <w:basedOn w:val="Normal"/>
    <w:link w:val="PlainTextChar"/>
    <w:uiPriority w:val="99"/>
    <w:unhideWhenUsed/>
    <w:rsid w:val="00D50A00"/>
    <w:pPr>
      <w:tabs>
        <w:tab w:val="left" w:pos="432"/>
      </w:tabs>
      <w:spacing w:after="120" w:line="440" w:lineRule="exact"/>
      <w:ind w:firstLine="288"/>
    </w:pPr>
    <w:rPr>
      <w:rFonts w:ascii="Palatino" w:eastAsia="MS Mincho" w:hAnsi="Palatino"/>
      <w:sz w:val="22"/>
      <w:szCs w:val="20"/>
    </w:rPr>
  </w:style>
  <w:style w:type="character" w:customStyle="1" w:styleId="PlainTextChar">
    <w:name w:val="Plain Text Char"/>
    <w:basedOn w:val="DefaultParagraphFont"/>
    <w:link w:val="PlainText"/>
    <w:uiPriority w:val="99"/>
    <w:rsid w:val="00D50A00"/>
    <w:rPr>
      <w:rFonts w:ascii="Palatino" w:eastAsia="MS Mincho" w:hAnsi="Palatino"/>
      <w:sz w:val="22"/>
    </w:rPr>
  </w:style>
  <w:style w:type="paragraph" w:styleId="ListParagraph">
    <w:name w:val="List Paragraph"/>
    <w:basedOn w:val="Normal"/>
    <w:qFormat/>
    <w:rsid w:val="00D50A00"/>
    <w:pPr>
      <w:ind w:left="720"/>
      <w:contextualSpacing/>
    </w:pPr>
  </w:style>
  <w:style w:type="paragraph" w:styleId="Header">
    <w:name w:val="header"/>
    <w:basedOn w:val="Normal"/>
    <w:link w:val="HeaderChar"/>
    <w:rsid w:val="00692207"/>
    <w:pPr>
      <w:tabs>
        <w:tab w:val="center" w:pos="4320"/>
        <w:tab w:val="right" w:pos="8640"/>
      </w:tabs>
    </w:pPr>
  </w:style>
  <w:style w:type="character" w:customStyle="1" w:styleId="HeaderChar">
    <w:name w:val="Header Char"/>
    <w:basedOn w:val="DefaultParagraphFont"/>
    <w:link w:val="Header"/>
    <w:rsid w:val="0069220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14313">
      <w:bodyDiv w:val="1"/>
      <w:marLeft w:val="0"/>
      <w:marRight w:val="0"/>
      <w:marTop w:val="0"/>
      <w:marBottom w:val="0"/>
      <w:divBdr>
        <w:top w:val="none" w:sz="0" w:space="0" w:color="auto"/>
        <w:left w:val="none" w:sz="0" w:space="0" w:color="auto"/>
        <w:bottom w:val="none" w:sz="0" w:space="0" w:color="auto"/>
        <w:right w:val="none" w:sz="0" w:space="0" w:color="auto"/>
      </w:divBdr>
    </w:div>
    <w:div w:id="168721302">
      <w:bodyDiv w:val="1"/>
      <w:marLeft w:val="0"/>
      <w:marRight w:val="0"/>
      <w:marTop w:val="0"/>
      <w:marBottom w:val="0"/>
      <w:divBdr>
        <w:top w:val="none" w:sz="0" w:space="0" w:color="auto"/>
        <w:left w:val="none" w:sz="0" w:space="0" w:color="auto"/>
        <w:bottom w:val="none" w:sz="0" w:space="0" w:color="auto"/>
        <w:right w:val="none" w:sz="0" w:space="0" w:color="auto"/>
      </w:divBdr>
    </w:div>
    <w:div w:id="307789710">
      <w:bodyDiv w:val="1"/>
      <w:marLeft w:val="0"/>
      <w:marRight w:val="0"/>
      <w:marTop w:val="0"/>
      <w:marBottom w:val="0"/>
      <w:divBdr>
        <w:top w:val="none" w:sz="0" w:space="0" w:color="auto"/>
        <w:left w:val="none" w:sz="0" w:space="0" w:color="auto"/>
        <w:bottom w:val="none" w:sz="0" w:space="0" w:color="auto"/>
        <w:right w:val="none" w:sz="0" w:space="0" w:color="auto"/>
      </w:divBdr>
      <w:divsChild>
        <w:div w:id="1470318519">
          <w:marLeft w:val="0"/>
          <w:marRight w:val="0"/>
          <w:marTop w:val="0"/>
          <w:marBottom w:val="0"/>
          <w:divBdr>
            <w:top w:val="none" w:sz="0" w:space="0" w:color="auto"/>
            <w:left w:val="none" w:sz="0" w:space="0" w:color="auto"/>
            <w:bottom w:val="none" w:sz="0" w:space="0" w:color="auto"/>
            <w:right w:val="none" w:sz="0" w:space="0" w:color="auto"/>
          </w:divBdr>
        </w:div>
        <w:div w:id="1127429349">
          <w:marLeft w:val="0"/>
          <w:marRight w:val="0"/>
          <w:marTop w:val="0"/>
          <w:marBottom w:val="0"/>
          <w:divBdr>
            <w:top w:val="none" w:sz="0" w:space="0" w:color="auto"/>
            <w:left w:val="none" w:sz="0" w:space="0" w:color="auto"/>
            <w:bottom w:val="none" w:sz="0" w:space="0" w:color="auto"/>
            <w:right w:val="none" w:sz="0" w:space="0" w:color="auto"/>
          </w:divBdr>
        </w:div>
        <w:div w:id="1446271347">
          <w:marLeft w:val="0"/>
          <w:marRight w:val="0"/>
          <w:marTop w:val="0"/>
          <w:marBottom w:val="0"/>
          <w:divBdr>
            <w:top w:val="none" w:sz="0" w:space="0" w:color="auto"/>
            <w:left w:val="none" w:sz="0" w:space="0" w:color="auto"/>
            <w:bottom w:val="none" w:sz="0" w:space="0" w:color="auto"/>
            <w:right w:val="none" w:sz="0" w:space="0" w:color="auto"/>
          </w:divBdr>
        </w:div>
        <w:div w:id="1032346237">
          <w:marLeft w:val="0"/>
          <w:marRight w:val="0"/>
          <w:marTop w:val="0"/>
          <w:marBottom w:val="0"/>
          <w:divBdr>
            <w:top w:val="none" w:sz="0" w:space="0" w:color="auto"/>
            <w:left w:val="none" w:sz="0" w:space="0" w:color="auto"/>
            <w:bottom w:val="none" w:sz="0" w:space="0" w:color="auto"/>
            <w:right w:val="none" w:sz="0" w:space="0" w:color="auto"/>
          </w:divBdr>
        </w:div>
        <w:div w:id="71899641">
          <w:marLeft w:val="0"/>
          <w:marRight w:val="0"/>
          <w:marTop w:val="0"/>
          <w:marBottom w:val="0"/>
          <w:divBdr>
            <w:top w:val="none" w:sz="0" w:space="0" w:color="auto"/>
            <w:left w:val="none" w:sz="0" w:space="0" w:color="auto"/>
            <w:bottom w:val="none" w:sz="0" w:space="0" w:color="auto"/>
            <w:right w:val="none" w:sz="0" w:space="0" w:color="auto"/>
          </w:divBdr>
        </w:div>
        <w:div w:id="97986761">
          <w:marLeft w:val="0"/>
          <w:marRight w:val="0"/>
          <w:marTop w:val="0"/>
          <w:marBottom w:val="0"/>
          <w:divBdr>
            <w:top w:val="none" w:sz="0" w:space="0" w:color="auto"/>
            <w:left w:val="none" w:sz="0" w:space="0" w:color="auto"/>
            <w:bottom w:val="none" w:sz="0" w:space="0" w:color="auto"/>
            <w:right w:val="none" w:sz="0" w:space="0" w:color="auto"/>
          </w:divBdr>
        </w:div>
        <w:div w:id="977151000">
          <w:marLeft w:val="0"/>
          <w:marRight w:val="0"/>
          <w:marTop w:val="0"/>
          <w:marBottom w:val="0"/>
          <w:divBdr>
            <w:top w:val="none" w:sz="0" w:space="0" w:color="auto"/>
            <w:left w:val="none" w:sz="0" w:space="0" w:color="auto"/>
            <w:bottom w:val="none" w:sz="0" w:space="0" w:color="auto"/>
            <w:right w:val="none" w:sz="0" w:space="0" w:color="auto"/>
          </w:divBdr>
        </w:div>
        <w:div w:id="965626572">
          <w:marLeft w:val="0"/>
          <w:marRight w:val="0"/>
          <w:marTop w:val="0"/>
          <w:marBottom w:val="0"/>
          <w:divBdr>
            <w:top w:val="none" w:sz="0" w:space="0" w:color="auto"/>
            <w:left w:val="none" w:sz="0" w:space="0" w:color="auto"/>
            <w:bottom w:val="none" w:sz="0" w:space="0" w:color="auto"/>
            <w:right w:val="none" w:sz="0" w:space="0" w:color="auto"/>
          </w:divBdr>
        </w:div>
      </w:divsChild>
    </w:div>
    <w:div w:id="504512598">
      <w:bodyDiv w:val="1"/>
      <w:marLeft w:val="0"/>
      <w:marRight w:val="0"/>
      <w:marTop w:val="0"/>
      <w:marBottom w:val="0"/>
      <w:divBdr>
        <w:top w:val="none" w:sz="0" w:space="0" w:color="auto"/>
        <w:left w:val="none" w:sz="0" w:space="0" w:color="auto"/>
        <w:bottom w:val="none" w:sz="0" w:space="0" w:color="auto"/>
        <w:right w:val="none" w:sz="0" w:space="0" w:color="auto"/>
      </w:divBdr>
    </w:div>
    <w:div w:id="640765496">
      <w:bodyDiv w:val="1"/>
      <w:marLeft w:val="0"/>
      <w:marRight w:val="0"/>
      <w:marTop w:val="0"/>
      <w:marBottom w:val="0"/>
      <w:divBdr>
        <w:top w:val="none" w:sz="0" w:space="0" w:color="auto"/>
        <w:left w:val="none" w:sz="0" w:space="0" w:color="auto"/>
        <w:bottom w:val="none" w:sz="0" w:space="0" w:color="auto"/>
        <w:right w:val="none" w:sz="0" w:space="0" w:color="auto"/>
      </w:divBdr>
    </w:div>
    <w:div w:id="804081004">
      <w:bodyDiv w:val="1"/>
      <w:marLeft w:val="0"/>
      <w:marRight w:val="0"/>
      <w:marTop w:val="0"/>
      <w:marBottom w:val="0"/>
      <w:divBdr>
        <w:top w:val="none" w:sz="0" w:space="0" w:color="auto"/>
        <w:left w:val="none" w:sz="0" w:space="0" w:color="auto"/>
        <w:bottom w:val="none" w:sz="0" w:space="0" w:color="auto"/>
        <w:right w:val="none" w:sz="0" w:space="0" w:color="auto"/>
      </w:divBdr>
    </w:div>
    <w:div w:id="810557641">
      <w:bodyDiv w:val="1"/>
      <w:marLeft w:val="0"/>
      <w:marRight w:val="0"/>
      <w:marTop w:val="0"/>
      <w:marBottom w:val="0"/>
      <w:divBdr>
        <w:top w:val="none" w:sz="0" w:space="0" w:color="auto"/>
        <w:left w:val="none" w:sz="0" w:space="0" w:color="auto"/>
        <w:bottom w:val="none" w:sz="0" w:space="0" w:color="auto"/>
        <w:right w:val="none" w:sz="0" w:space="0" w:color="auto"/>
      </w:divBdr>
    </w:div>
    <w:div w:id="1085810385">
      <w:bodyDiv w:val="1"/>
      <w:marLeft w:val="0"/>
      <w:marRight w:val="0"/>
      <w:marTop w:val="0"/>
      <w:marBottom w:val="0"/>
      <w:divBdr>
        <w:top w:val="none" w:sz="0" w:space="0" w:color="auto"/>
        <w:left w:val="none" w:sz="0" w:space="0" w:color="auto"/>
        <w:bottom w:val="none" w:sz="0" w:space="0" w:color="auto"/>
        <w:right w:val="none" w:sz="0" w:space="0" w:color="auto"/>
      </w:divBdr>
    </w:div>
    <w:div w:id="1107769941">
      <w:bodyDiv w:val="1"/>
      <w:marLeft w:val="0"/>
      <w:marRight w:val="0"/>
      <w:marTop w:val="0"/>
      <w:marBottom w:val="0"/>
      <w:divBdr>
        <w:top w:val="none" w:sz="0" w:space="0" w:color="auto"/>
        <w:left w:val="none" w:sz="0" w:space="0" w:color="auto"/>
        <w:bottom w:val="none" w:sz="0" w:space="0" w:color="auto"/>
        <w:right w:val="none" w:sz="0" w:space="0" w:color="auto"/>
      </w:divBdr>
    </w:div>
    <w:div w:id="1480465500">
      <w:bodyDiv w:val="1"/>
      <w:marLeft w:val="0"/>
      <w:marRight w:val="0"/>
      <w:marTop w:val="0"/>
      <w:marBottom w:val="0"/>
      <w:divBdr>
        <w:top w:val="none" w:sz="0" w:space="0" w:color="auto"/>
        <w:left w:val="none" w:sz="0" w:space="0" w:color="auto"/>
        <w:bottom w:val="none" w:sz="0" w:space="0" w:color="auto"/>
        <w:right w:val="none" w:sz="0" w:space="0" w:color="auto"/>
      </w:divBdr>
    </w:div>
    <w:div w:id="2041082745">
      <w:bodyDiv w:val="1"/>
      <w:marLeft w:val="0"/>
      <w:marRight w:val="0"/>
      <w:marTop w:val="0"/>
      <w:marBottom w:val="0"/>
      <w:divBdr>
        <w:top w:val="none" w:sz="0" w:space="0" w:color="auto"/>
        <w:left w:val="none" w:sz="0" w:space="0" w:color="auto"/>
        <w:bottom w:val="none" w:sz="0" w:space="0" w:color="auto"/>
        <w:right w:val="none" w:sz="0" w:space="0" w:color="auto"/>
      </w:divBdr>
    </w:div>
    <w:div w:id="20941609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healthit.ahrq.gov/portal/server.pt/gateway/PTARGS_0_1248_216071_0_0_18/AHRQ%20NRC%20Time-Motion%20Study%20Tool%20Guide.pdf" TargetMode="External"/><Relationship Id="rId4" Type="http://schemas.microsoft.com/office/2007/relationships/stylesWithEffects" Target="stylesWithEffects.xml"/><Relationship Id="rId9" Type="http://schemas.openxmlformats.org/officeDocument/2006/relationships/hyperlink" Target="mailto:eciemins@billingsclinic.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46B416-144A-4E85-B6C6-4A2C29874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351</Words>
  <Characters>1910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SUPPORTING STATEMENT</vt:lpstr>
    </vt:vector>
  </TitlesOfParts>
  <Company>DHHS</Company>
  <LinksUpToDate>false</LinksUpToDate>
  <CharactersWithSpaces>22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creator>wcarroll</dc:creator>
  <cp:lastModifiedBy>Chaney, Kevin (AHRQ/CP3)</cp:lastModifiedBy>
  <cp:revision>2</cp:revision>
  <cp:lastPrinted>2012-09-27T19:24:00Z</cp:lastPrinted>
  <dcterms:created xsi:type="dcterms:W3CDTF">2013-04-17T16:05:00Z</dcterms:created>
  <dcterms:modified xsi:type="dcterms:W3CDTF">2013-04-17T16:05:00Z</dcterms:modified>
</cp:coreProperties>
</file>